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25BD8" w:rsidRPr="00CC77B1" w:rsidRDefault="00025BD8" w:rsidP="00D20B6B">
      <w:pPr>
        <w:tabs>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s>
        <w:overflowPunct w:val="0"/>
        <w:autoSpaceDE w:val="0"/>
        <w:autoSpaceDN w:val="0"/>
        <w:adjustRightInd w:val="0"/>
        <w:spacing w:line="360" w:lineRule="auto"/>
        <w:rPr>
          <w:rFonts w:ascii="Vadana" w:hAnsi="Vadana"/>
          <w:color w:val="003399"/>
          <w:sz w:val="24"/>
          <w:szCs w:val="24"/>
        </w:rPr>
      </w:pPr>
      <w:bookmarkStart w:id="0" w:name="_Toc306637430"/>
      <w:r w:rsidRPr="00CC77B1">
        <w:rPr>
          <w:rFonts w:ascii="Vadana" w:hAnsi="Vadana"/>
          <w:noProof/>
          <w:snapToGrid/>
          <w:sz w:val="24"/>
          <w:szCs w:val="24"/>
          <w:lang w:val="en-US"/>
        </w:rPr>
        <w:drawing>
          <wp:anchor distT="0" distB="0" distL="114300" distR="114300" simplePos="0" relativeHeight="251659264" behindDoc="0" locked="0" layoutInCell="1" allowOverlap="1" wp14:anchorId="45B6853E" wp14:editId="06227991">
            <wp:simplePos x="0" y="0"/>
            <wp:positionH relativeFrom="margin">
              <wp:align>center</wp:align>
            </wp:positionH>
            <wp:positionV relativeFrom="paragraph">
              <wp:posOffset>8890</wp:posOffset>
            </wp:positionV>
            <wp:extent cx="3579495" cy="828675"/>
            <wp:effectExtent l="0" t="0" r="1905" b="9525"/>
            <wp:wrapSquare wrapText="bothSides"/>
            <wp:docPr id="573" name="Picture 573" descr="NTU logo RG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3" descr="NTU logo RGB"/>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579495" cy="828675"/>
                    </a:xfrm>
                    <a:prstGeom prst="rect">
                      <a:avLst/>
                    </a:prstGeom>
                    <a:noFill/>
                  </pic:spPr>
                </pic:pic>
              </a:graphicData>
            </a:graphic>
            <wp14:sizeRelH relativeFrom="margin">
              <wp14:pctWidth>0</wp14:pctWidth>
            </wp14:sizeRelH>
            <wp14:sizeRelV relativeFrom="margin">
              <wp14:pctHeight>0</wp14:pctHeight>
            </wp14:sizeRelV>
          </wp:anchor>
        </w:drawing>
      </w:r>
    </w:p>
    <w:p w:rsidR="00025BD8" w:rsidRPr="00CC77B1" w:rsidRDefault="00025BD8" w:rsidP="00D20B6B">
      <w:pPr>
        <w:tabs>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s>
        <w:overflowPunct w:val="0"/>
        <w:autoSpaceDE w:val="0"/>
        <w:autoSpaceDN w:val="0"/>
        <w:adjustRightInd w:val="0"/>
        <w:spacing w:line="360" w:lineRule="auto"/>
        <w:rPr>
          <w:rFonts w:ascii="Vadana" w:hAnsi="Vadana"/>
          <w:color w:val="003399"/>
          <w:sz w:val="24"/>
          <w:szCs w:val="24"/>
        </w:rPr>
      </w:pPr>
    </w:p>
    <w:p w:rsidR="00025BD8" w:rsidRPr="00CC77B1" w:rsidRDefault="00025BD8" w:rsidP="00D20B6B">
      <w:pPr>
        <w:tabs>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s>
        <w:overflowPunct w:val="0"/>
        <w:autoSpaceDE w:val="0"/>
        <w:autoSpaceDN w:val="0"/>
        <w:adjustRightInd w:val="0"/>
        <w:spacing w:line="360" w:lineRule="auto"/>
        <w:rPr>
          <w:rFonts w:ascii="Vadana" w:hAnsi="Vadana"/>
          <w:color w:val="003399"/>
          <w:sz w:val="24"/>
          <w:szCs w:val="24"/>
        </w:rPr>
      </w:pPr>
    </w:p>
    <w:p w:rsidR="00025BD8" w:rsidRPr="00CC77B1" w:rsidRDefault="00025BD8" w:rsidP="00D20B6B">
      <w:pPr>
        <w:tabs>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s>
        <w:overflowPunct w:val="0"/>
        <w:autoSpaceDE w:val="0"/>
        <w:autoSpaceDN w:val="0"/>
        <w:adjustRightInd w:val="0"/>
        <w:spacing w:line="360" w:lineRule="auto"/>
        <w:jc w:val="center"/>
        <w:rPr>
          <w:rFonts w:ascii="Vadana" w:hAnsi="Vadana"/>
          <w:color w:val="003399"/>
          <w:sz w:val="24"/>
          <w:szCs w:val="24"/>
        </w:rPr>
      </w:pPr>
    </w:p>
    <w:p w:rsidR="00025BD8" w:rsidRPr="00CC77B1" w:rsidRDefault="00025BD8" w:rsidP="00D20B6B">
      <w:pPr>
        <w:tabs>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s>
        <w:overflowPunct w:val="0"/>
        <w:autoSpaceDE w:val="0"/>
        <w:autoSpaceDN w:val="0"/>
        <w:adjustRightInd w:val="0"/>
        <w:spacing w:line="360" w:lineRule="auto"/>
        <w:jc w:val="center"/>
        <w:rPr>
          <w:rFonts w:ascii="Vadana" w:hAnsi="Vadana"/>
          <w:color w:val="003399"/>
          <w:sz w:val="24"/>
          <w:szCs w:val="24"/>
        </w:rPr>
      </w:pPr>
    </w:p>
    <w:p w:rsidR="00025BD8" w:rsidRPr="00CC77B1" w:rsidRDefault="00025BD8" w:rsidP="00D20B6B">
      <w:pPr>
        <w:tabs>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s>
        <w:overflowPunct w:val="0"/>
        <w:autoSpaceDE w:val="0"/>
        <w:autoSpaceDN w:val="0"/>
        <w:adjustRightInd w:val="0"/>
        <w:spacing w:line="360" w:lineRule="auto"/>
        <w:jc w:val="center"/>
        <w:rPr>
          <w:rFonts w:ascii="Vadana" w:hAnsi="Vadana"/>
          <w:b/>
          <w:bCs/>
          <w:color w:val="003399"/>
          <w:sz w:val="32"/>
          <w:szCs w:val="24"/>
        </w:rPr>
      </w:pPr>
      <w:r w:rsidRPr="00CC77B1">
        <w:rPr>
          <w:rFonts w:ascii="Vadana" w:hAnsi="Vadana"/>
          <w:b/>
          <w:bCs/>
          <w:color w:val="003399"/>
          <w:sz w:val="32"/>
          <w:szCs w:val="24"/>
        </w:rPr>
        <w:t>School of Science and Technology</w:t>
      </w:r>
    </w:p>
    <w:p w:rsidR="00025BD8" w:rsidRPr="00CC77B1" w:rsidRDefault="00025BD8" w:rsidP="00D20B6B">
      <w:pPr>
        <w:spacing w:line="360" w:lineRule="auto"/>
        <w:jc w:val="center"/>
        <w:rPr>
          <w:rFonts w:ascii="Vadana" w:hAnsi="Vadana"/>
          <w:color w:val="003399"/>
          <w:sz w:val="32"/>
          <w:szCs w:val="24"/>
        </w:rPr>
      </w:pPr>
      <w:r w:rsidRPr="00CC77B1">
        <w:rPr>
          <w:rFonts w:ascii="Vadana" w:hAnsi="Vadana"/>
          <w:color w:val="003399"/>
          <w:sz w:val="32"/>
          <w:szCs w:val="24"/>
        </w:rPr>
        <w:t>Embedded Systems ITEC40091</w:t>
      </w:r>
    </w:p>
    <w:p w:rsidR="00025BD8" w:rsidRPr="00CC77B1" w:rsidRDefault="00025BD8" w:rsidP="00D20B6B">
      <w:pPr>
        <w:spacing w:line="360" w:lineRule="auto"/>
        <w:jc w:val="center"/>
        <w:rPr>
          <w:rFonts w:ascii="Vadana" w:hAnsi="Vadana"/>
          <w:color w:val="003399"/>
          <w:sz w:val="32"/>
          <w:szCs w:val="24"/>
        </w:rPr>
      </w:pPr>
    </w:p>
    <w:p w:rsidR="00025BD8" w:rsidRPr="00CC77B1" w:rsidRDefault="00025BD8" w:rsidP="00D20B6B">
      <w:pPr>
        <w:spacing w:line="360" w:lineRule="auto"/>
        <w:jc w:val="center"/>
        <w:rPr>
          <w:rFonts w:ascii="Vadana" w:hAnsi="Vadana"/>
          <w:color w:val="003399"/>
          <w:sz w:val="32"/>
          <w:szCs w:val="24"/>
        </w:rPr>
      </w:pPr>
    </w:p>
    <w:p w:rsidR="00025BD8" w:rsidRPr="00CC77B1" w:rsidRDefault="005A0868" w:rsidP="00D20B6B">
      <w:pPr>
        <w:pStyle w:val="Heading1"/>
        <w:spacing w:line="360" w:lineRule="auto"/>
        <w:jc w:val="center"/>
        <w:rPr>
          <w:rFonts w:ascii="Vadana" w:eastAsia="Times New Roman" w:hAnsi="Vadana" w:cs="Times New Roman"/>
          <w:color w:val="003399"/>
          <w:szCs w:val="24"/>
        </w:rPr>
      </w:pPr>
      <w:bookmarkStart w:id="1" w:name="_Toc515489507"/>
      <w:r w:rsidRPr="00CC77B1">
        <w:rPr>
          <w:rFonts w:ascii="Vadana" w:eastAsia="Times New Roman" w:hAnsi="Vadana" w:cs="Times New Roman"/>
          <w:color w:val="003399"/>
          <w:szCs w:val="24"/>
        </w:rPr>
        <w:t>Design and implementation of wireless sensor network for guide robot</w:t>
      </w:r>
      <w:bookmarkEnd w:id="1"/>
      <w:r w:rsidRPr="00CC77B1">
        <w:rPr>
          <w:rFonts w:ascii="Vadana" w:eastAsia="Times New Roman" w:hAnsi="Vadana" w:cs="Times New Roman"/>
          <w:color w:val="003399"/>
          <w:szCs w:val="24"/>
        </w:rPr>
        <w:t xml:space="preserve"> </w:t>
      </w:r>
    </w:p>
    <w:p w:rsidR="00025BD8" w:rsidRPr="00CC77B1" w:rsidRDefault="00025BD8" w:rsidP="00D20B6B">
      <w:pPr>
        <w:spacing w:line="360" w:lineRule="auto"/>
        <w:jc w:val="center"/>
        <w:rPr>
          <w:rFonts w:ascii="Vadana" w:hAnsi="Vadana"/>
          <w:color w:val="003399"/>
          <w:sz w:val="32"/>
          <w:szCs w:val="24"/>
        </w:rPr>
      </w:pPr>
    </w:p>
    <w:p w:rsidR="00025BD8" w:rsidRPr="00CC77B1" w:rsidRDefault="00025BD8" w:rsidP="00D20B6B">
      <w:pPr>
        <w:spacing w:line="360" w:lineRule="auto"/>
        <w:jc w:val="center"/>
        <w:rPr>
          <w:rFonts w:ascii="Vadana" w:hAnsi="Vadana"/>
          <w:color w:val="003399"/>
          <w:sz w:val="32"/>
          <w:szCs w:val="24"/>
        </w:rPr>
      </w:pPr>
      <w:r w:rsidRPr="00CC77B1">
        <w:rPr>
          <w:rFonts w:ascii="Vadana" w:hAnsi="Vadana"/>
          <w:color w:val="003399"/>
          <w:sz w:val="32"/>
          <w:szCs w:val="24"/>
        </w:rPr>
        <w:t>By</w:t>
      </w:r>
    </w:p>
    <w:p w:rsidR="00025BD8" w:rsidRPr="00CC77B1" w:rsidRDefault="00025BD8" w:rsidP="00D20B6B">
      <w:pPr>
        <w:spacing w:line="360" w:lineRule="auto"/>
        <w:jc w:val="center"/>
        <w:rPr>
          <w:rFonts w:ascii="Vadana" w:hAnsi="Vadana"/>
          <w:color w:val="003399"/>
          <w:sz w:val="32"/>
          <w:szCs w:val="24"/>
        </w:rPr>
      </w:pPr>
    </w:p>
    <w:p w:rsidR="00025BD8" w:rsidRPr="00CC77B1" w:rsidRDefault="00025BD8" w:rsidP="00D20B6B">
      <w:pPr>
        <w:spacing w:line="360" w:lineRule="auto"/>
        <w:jc w:val="center"/>
        <w:rPr>
          <w:rFonts w:ascii="Vadana" w:hAnsi="Vadana"/>
          <w:color w:val="003399"/>
          <w:sz w:val="32"/>
          <w:szCs w:val="24"/>
        </w:rPr>
      </w:pPr>
      <w:proofErr w:type="spellStart"/>
      <w:r w:rsidRPr="00CC77B1">
        <w:rPr>
          <w:rFonts w:ascii="Vadana" w:hAnsi="Vadana"/>
          <w:color w:val="003399"/>
          <w:sz w:val="32"/>
          <w:szCs w:val="24"/>
        </w:rPr>
        <w:t>Salim</w:t>
      </w:r>
      <w:proofErr w:type="spellEnd"/>
      <w:r w:rsidRPr="00CC77B1">
        <w:rPr>
          <w:rFonts w:ascii="Vadana" w:hAnsi="Vadana"/>
          <w:color w:val="003399"/>
          <w:sz w:val="32"/>
          <w:szCs w:val="24"/>
        </w:rPr>
        <w:t xml:space="preserve"> </w:t>
      </w:r>
      <w:proofErr w:type="spellStart"/>
      <w:r w:rsidRPr="00CC77B1">
        <w:rPr>
          <w:rFonts w:ascii="Vadana" w:hAnsi="Vadana"/>
          <w:color w:val="003399"/>
          <w:sz w:val="32"/>
          <w:szCs w:val="24"/>
        </w:rPr>
        <w:t>Sulaiman</w:t>
      </w:r>
      <w:proofErr w:type="spellEnd"/>
      <w:r w:rsidRPr="00CC77B1">
        <w:rPr>
          <w:rFonts w:ascii="Vadana" w:hAnsi="Vadana"/>
          <w:color w:val="003399"/>
          <w:sz w:val="32"/>
          <w:szCs w:val="24"/>
        </w:rPr>
        <w:t xml:space="preserve"> </w:t>
      </w:r>
      <w:proofErr w:type="spellStart"/>
      <w:r w:rsidRPr="00CC77B1">
        <w:rPr>
          <w:rFonts w:ascii="Vadana" w:hAnsi="Vadana"/>
          <w:color w:val="003399"/>
          <w:sz w:val="32"/>
          <w:szCs w:val="24"/>
        </w:rPr>
        <w:t>Maaji</w:t>
      </w:r>
      <w:proofErr w:type="spellEnd"/>
    </w:p>
    <w:p w:rsidR="00025BD8" w:rsidRPr="00CC77B1" w:rsidRDefault="00025BD8" w:rsidP="00D20B6B">
      <w:pPr>
        <w:spacing w:line="360" w:lineRule="auto"/>
        <w:jc w:val="center"/>
        <w:rPr>
          <w:rFonts w:ascii="Vadana" w:hAnsi="Vadana"/>
          <w:color w:val="003399"/>
          <w:sz w:val="32"/>
          <w:szCs w:val="24"/>
        </w:rPr>
      </w:pPr>
      <w:r w:rsidRPr="00CC77B1">
        <w:rPr>
          <w:rFonts w:ascii="Vadana" w:hAnsi="Vadana"/>
          <w:color w:val="003399"/>
          <w:sz w:val="32"/>
          <w:szCs w:val="24"/>
        </w:rPr>
        <w:t>N0726366</w:t>
      </w:r>
    </w:p>
    <w:p w:rsidR="00025BD8" w:rsidRPr="00CC77B1" w:rsidRDefault="00025BD8" w:rsidP="00D20B6B">
      <w:pPr>
        <w:spacing w:line="360" w:lineRule="auto"/>
        <w:jc w:val="center"/>
        <w:rPr>
          <w:rFonts w:ascii="Vadana" w:hAnsi="Vadana"/>
          <w:color w:val="003399"/>
          <w:sz w:val="32"/>
          <w:szCs w:val="24"/>
        </w:rPr>
      </w:pPr>
      <w:proofErr w:type="spellStart"/>
      <w:r w:rsidRPr="00CC77B1">
        <w:rPr>
          <w:rFonts w:ascii="Vadana" w:hAnsi="Vadana"/>
          <w:color w:val="003399"/>
          <w:sz w:val="32"/>
          <w:szCs w:val="24"/>
        </w:rPr>
        <w:t>MRes</w:t>
      </w:r>
      <w:proofErr w:type="spellEnd"/>
      <w:r w:rsidRPr="00CC77B1">
        <w:rPr>
          <w:rFonts w:ascii="Vadana" w:hAnsi="Vadana"/>
          <w:color w:val="003399"/>
          <w:sz w:val="32"/>
          <w:szCs w:val="24"/>
        </w:rPr>
        <w:t xml:space="preserve"> Electronic Systems </w:t>
      </w:r>
    </w:p>
    <w:p w:rsidR="00025BD8" w:rsidRPr="00CC77B1" w:rsidRDefault="00025BD8" w:rsidP="00D20B6B">
      <w:pPr>
        <w:pStyle w:val="Heading1"/>
        <w:spacing w:line="360" w:lineRule="auto"/>
        <w:rPr>
          <w:rFonts w:ascii="Vadana" w:hAnsi="Vadana"/>
          <w:sz w:val="24"/>
          <w:szCs w:val="24"/>
        </w:rPr>
      </w:pPr>
    </w:p>
    <w:p w:rsidR="00025BD8" w:rsidRPr="00CC77B1" w:rsidRDefault="00025BD8" w:rsidP="00D20B6B">
      <w:pPr>
        <w:pStyle w:val="Heading1"/>
        <w:spacing w:line="360" w:lineRule="auto"/>
        <w:rPr>
          <w:rFonts w:ascii="Vadana" w:hAnsi="Vadana"/>
          <w:sz w:val="24"/>
          <w:szCs w:val="24"/>
        </w:rPr>
      </w:pPr>
    </w:p>
    <w:p w:rsidR="00025BD8" w:rsidRPr="00CC77B1" w:rsidRDefault="00025BD8" w:rsidP="00D20B6B">
      <w:pPr>
        <w:pStyle w:val="Heading1"/>
        <w:spacing w:line="360" w:lineRule="auto"/>
        <w:rPr>
          <w:rFonts w:ascii="Vadana" w:hAnsi="Vadana"/>
          <w:sz w:val="24"/>
          <w:szCs w:val="24"/>
        </w:rPr>
      </w:pPr>
    </w:p>
    <w:p w:rsidR="00025BD8" w:rsidRPr="00CC77B1" w:rsidRDefault="00025BD8" w:rsidP="00D20B6B">
      <w:pPr>
        <w:spacing w:line="360" w:lineRule="auto"/>
        <w:rPr>
          <w:rFonts w:ascii="Vadana" w:hAnsi="Vadana"/>
          <w:sz w:val="24"/>
          <w:szCs w:val="24"/>
        </w:rPr>
      </w:pPr>
      <w:r w:rsidRPr="00CC77B1">
        <w:rPr>
          <w:rFonts w:ascii="Vadana" w:hAnsi="Vadana"/>
          <w:b/>
          <w:sz w:val="24"/>
          <w:szCs w:val="24"/>
        </w:rPr>
        <w:t>TUTOR(S)</w:t>
      </w:r>
      <w:r w:rsidRPr="00CC77B1">
        <w:rPr>
          <w:rFonts w:ascii="Vadana" w:hAnsi="Vadana"/>
          <w:b/>
          <w:sz w:val="24"/>
          <w:szCs w:val="24"/>
        </w:rPr>
        <w:tab/>
        <w:t xml:space="preserve">: </w:t>
      </w:r>
      <w:r w:rsidRPr="00CC77B1">
        <w:rPr>
          <w:rFonts w:ascii="Vadana" w:hAnsi="Vadana"/>
          <w:sz w:val="24"/>
          <w:szCs w:val="24"/>
        </w:rPr>
        <w:t>Pedro Machado</w:t>
      </w:r>
    </w:p>
    <w:p w:rsidR="00025BD8" w:rsidRPr="00CC77B1" w:rsidRDefault="00025BD8" w:rsidP="00D20B6B">
      <w:pPr>
        <w:spacing w:line="360" w:lineRule="auto"/>
        <w:rPr>
          <w:rFonts w:ascii="Vadana" w:hAnsi="Vadana"/>
          <w:sz w:val="24"/>
          <w:szCs w:val="24"/>
        </w:rPr>
      </w:pPr>
      <w:r w:rsidRPr="00CC77B1">
        <w:rPr>
          <w:rFonts w:ascii="Vadana" w:hAnsi="Vadana"/>
          <w:b/>
          <w:sz w:val="24"/>
          <w:szCs w:val="24"/>
        </w:rPr>
        <w:t xml:space="preserve">Date: </w:t>
      </w:r>
      <w:r w:rsidR="00CC77B1">
        <w:rPr>
          <w:rFonts w:ascii="Vadana" w:hAnsi="Vadana"/>
          <w:sz w:val="24"/>
          <w:szCs w:val="24"/>
        </w:rPr>
        <w:t>05/31/2018</w:t>
      </w:r>
    </w:p>
    <w:p w:rsidR="00025BD8" w:rsidRPr="00CC77B1" w:rsidRDefault="00025BD8" w:rsidP="00D20B6B">
      <w:pPr>
        <w:pStyle w:val="Heading1"/>
        <w:spacing w:line="360" w:lineRule="auto"/>
        <w:rPr>
          <w:rFonts w:ascii="Vadana" w:eastAsia="Times New Roman" w:hAnsi="Vadana" w:cs="Times New Roman"/>
          <w:color w:val="auto"/>
          <w:sz w:val="24"/>
          <w:szCs w:val="24"/>
        </w:rPr>
      </w:pPr>
    </w:p>
    <w:p w:rsidR="00025BD8" w:rsidRPr="00CC77B1" w:rsidRDefault="00025BD8" w:rsidP="00D20B6B">
      <w:pPr>
        <w:spacing w:line="360" w:lineRule="auto"/>
        <w:rPr>
          <w:rFonts w:ascii="Vadana" w:hAnsi="Vadana"/>
          <w:sz w:val="24"/>
          <w:szCs w:val="24"/>
        </w:rPr>
      </w:pPr>
    </w:p>
    <w:p w:rsidR="00025BD8" w:rsidRPr="00CC77B1" w:rsidRDefault="00025BD8" w:rsidP="00D20B6B">
      <w:pPr>
        <w:spacing w:line="360" w:lineRule="auto"/>
        <w:rPr>
          <w:rFonts w:ascii="Vadana" w:hAnsi="Vadana"/>
          <w:sz w:val="24"/>
          <w:szCs w:val="24"/>
        </w:rPr>
      </w:pPr>
    </w:p>
    <w:p w:rsidR="00025BD8" w:rsidRPr="00CC77B1" w:rsidRDefault="00025BD8" w:rsidP="00D20B6B">
      <w:pPr>
        <w:spacing w:line="360" w:lineRule="auto"/>
        <w:rPr>
          <w:rFonts w:ascii="Vadana" w:hAnsi="Vadana"/>
          <w:sz w:val="24"/>
          <w:szCs w:val="24"/>
        </w:rPr>
      </w:pPr>
    </w:p>
    <w:p w:rsidR="000C4E18" w:rsidRPr="00CC77B1" w:rsidRDefault="000C4E18" w:rsidP="00D20B6B">
      <w:pPr>
        <w:spacing w:line="360" w:lineRule="auto"/>
        <w:rPr>
          <w:rFonts w:ascii="Vadana" w:hAnsi="Vadana"/>
          <w:sz w:val="24"/>
          <w:szCs w:val="24"/>
        </w:rPr>
      </w:pPr>
    </w:p>
    <w:p w:rsidR="007D69DD" w:rsidRDefault="00FD144D" w:rsidP="000C4E18">
      <w:pPr>
        <w:pStyle w:val="Heading1"/>
        <w:rPr>
          <w:rFonts w:ascii="Vadana" w:hAnsi="Vadana"/>
          <w:sz w:val="24"/>
          <w:szCs w:val="24"/>
        </w:rPr>
      </w:pPr>
      <w:bookmarkStart w:id="2" w:name="_Toc515489508"/>
      <w:r w:rsidRPr="00CC77B1">
        <w:rPr>
          <w:rFonts w:ascii="Vadana" w:hAnsi="Vadana"/>
          <w:sz w:val="24"/>
          <w:szCs w:val="24"/>
        </w:rPr>
        <w:lastRenderedPageBreak/>
        <w:t>Declaration</w:t>
      </w:r>
      <w:bookmarkEnd w:id="2"/>
    </w:p>
    <w:p w:rsidR="00FE10CA" w:rsidRPr="00FE10CA" w:rsidRDefault="00FE10CA" w:rsidP="00FE10CA"/>
    <w:p w:rsidR="007C09DE" w:rsidRDefault="00FE10CA" w:rsidP="00D20B6B">
      <w:pPr>
        <w:spacing w:line="360" w:lineRule="auto"/>
      </w:pPr>
      <w:r>
        <w:t>“I am aware of the University’s rules on plagiarism and collusion and I understand that, if I am found to have broken these rules, it will be treated as Academic Misconduct and dealt with accordingly. I understand that if I lend this piece of work to another student and they copy all or part of it, either with or without my knowledge or permission, I shall be guilty of collusion.</w:t>
      </w:r>
    </w:p>
    <w:p w:rsidR="007C09DE" w:rsidRDefault="00FE10CA" w:rsidP="00D20B6B">
      <w:pPr>
        <w:spacing w:line="360" w:lineRule="auto"/>
      </w:pPr>
      <w:r>
        <w:t xml:space="preserve"> • In submitting this work I confirm that I am aware of, and am abiding by, the University’s expectations for proof-reading. </w:t>
      </w:r>
    </w:p>
    <w:p w:rsidR="007C09DE" w:rsidRDefault="00FE10CA" w:rsidP="00D20B6B">
      <w:pPr>
        <w:spacing w:line="360" w:lineRule="auto"/>
      </w:pPr>
      <w:r>
        <w:t>• I understand that I must submit this coursework by the time and date published. I also understand that if this coursework is submitted late it will, if submitted within 5 working days of the deadline date and time, be given a pass mark as a maximum mark. If received more than 5 working days after the deadline date and time, it will receive a mark of 0%. For referred or repeat coursework, I understand that if the coursework is not submitted by the published date and time, a mark of 0% will be automatically awarded.</w:t>
      </w:r>
    </w:p>
    <w:p w:rsidR="007C09DE" w:rsidRDefault="00FE10CA" w:rsidP="00D20B6B">
      <w:pPr>
        <w:spacing w:line="360" w:lineRule="auto"/>
      </w:pPr>
      <w:r>
        <w:t xml:space="preserve"> • I understand that it is entirely my responsibility to ensure that I hand in my full and complete coursework and that any missing pages handed in after the deadline will be disregarded.</w:t>
      </w:r>
    </w:p>
    <w:p w:rsidR="00704B74" w:rsidRPr="00CC77B1" w:rsidRDefault="00FE10CA" w:rsidP="00D20B6B">
      <w:pPr>
        <w:spacing w:line="360" w:lineRule="auto"/>
        <w:rPr>
          <w:rFonts w:ascii="Vadana" w:hAnsi="Vadana"/>
          <w:sz w:val="24"/>
          <w:szCs w:val="24"/>
        </w:rPr>
      </w:pPr>
      <w:r>
        <w:t xml:space="preserve"> • I understand that the above rules apply even in the eventuality of computer or other information technology failures.”</w:t>
      </w:r>
    </w:p>
    <w:p w:rsidR="000C4E18" w:rsidRDefault="000C4E18" w:rsidP="00D20B6B">
      <w:pPr>
        <w:spacing w:line="360" w:lineRule="auto"/>
        <w:rPr>
          <w:rFonts w:ascii="Vadana" w:hAnsi="Vadana"/>
          <w:sz w:val="24"/>
          <w:szCs w:val="24"/>
        </w:rPr>
      </w:pPr>
    </w:p>
    <w:p w:rsidR="003613A4" w:rsidRDefault="003613A4" w:rsidP="00D20B6B">
      <w:pPr>
        <w:spacing w:line="360" w:lineRule="auto"/>
        <w:rPr>
          <w:rFonts w:ascii="Vadana" w:hAnsi="Vadana"/>
          <w:sz w:val="24"/>
          <w:szCs w:val="24"/>
        </w:rPr>
      </w:pPr>
    </w:p>
    <w:p w:rsidR="003613A4" w:rsidRDefault="003613A4" w:rsidP="00D20B6B">
      <w:pPr>
        <w:spacing w:line="360" w:lineRule="auto"/>
        <w:rPr>
          <w:rFonts w:ascii="Vadana" w:hAnsi="Vadana"/>
          <w:sz w:val="24"/>
          <w:szCs w:val="24"/>
        </w:rPr>
      </w:pPr>
    </w:p>
    <w:p w:rsidR="003613A4" w:rsidRDefault="003613A4" w:rsidP="00D20B6B">
      <w:pPr>
        <w:spacing w:line="360" w:lineRule="auto"/>
        <w:rPr>
          <w:rFonts w:ascii="Vadana" w:hAnsi="Vadana"/>
          <w:sz w:val="24"/>
          <w:szCs w:val="24"/>
        </w:rPr>
      </w:pPr>
    </w:p>
    <w:p w:rsidR="003613A4" w:rsidRDefault="003613A4" w:rsidP="00D20B6B">
      <w:pPr>
        <w:spacing w:line="360" w:lineRule="auto"/>
        <w:rPr>
          <w:rFonts w:ascii="Vadana" w:hAnsi="Vadana"/>
          <w:sz w:val="24"/>
          <w:szCs w:val="24"/>
        </w:rPr>
      </w:pPr>
    </w:p>
    <w:p w:rsidR="003613A4" w:rsidRDefault="003613A4" w:rsidP="00D20B6B">
      <w:pPr>
        <w:spacing w:line="360" w:lineRule="auto"/>
        <w:rPr>
          <w:rFonts w:ascii="Vadana" w:hAnsi="Vadana"/>
          <w:sz w:val="24"/>
          <w:szCs w:val="24"/>
        </w:rPr>
      </w:pPr>
    </w:p>
    <w:p w:rsidR="003613A4" w:rsidRDefault="003613A4" w:rsidP="00D20B6B">
      <w:pPr>
        <w:spacing w:line="360" w:lineRule="auto"/>
        <w:rPr>
          <w:rFonts w:ascii="Vadana" w:hAnsi="Vadana"/>
          <w:sz w:val="24"/>
          <w:szCs w:val="24"/>
        </w:rPr>
      </w:pPr>
    </w:p>
    <w:p w:rsidR="003613A4" w:rsidRDefault="003613A4" w:rsidP="00D20B6B">
      <w:pPr>
        <w:spacing w:line="360" w:lineRule="auto"/>
        <w:rPr>
          <w:rFonts w:ascii="Vadana" w:hAnsi="Vadana"/>
          <w:sz w:val="24"/>
          <w:szCs w:val="24"/>
        </w:rPr>
      </w:pPr>
    </w:p>
    <w:p w:rsidR="003613A4" w:rsidRDefault="003613A4" w:rsidP="00D20B6B">
      <w:pPr>
        <w:spacing w:line="360" w:lineRule="auto"/>
        <w:rPr>
          <w:rFonts w:ascii="Vadana" w:hAnsi="Vadana"/>
          <w:sz w:val="24"/>
          <w:szCs w:val="24"/>
        </w:rPr>
      </w:pPr>
    </w:p>
    <w:p w:rsidR="003613A4" w:rsidRDefault="003613A4" w:rsidP="00D20B6B">
      <w:pPr>
        <w:spacing w:line="360" w:lineRule="auto"/>
        <w:rPr>
          <w:rFonts w:ascii="Vadana" w:hAnsi="Vadana"/>
          <w:sz w:val="24"/>
          <w:szCs w:val="24"/>
        </w:rPr>
      </w:pPr>
    </w:p>
    <w:p w:rsidR="003613A4" w:rsidRDefault="003613A4" w:rsidP="00D20B6B">
      <w:pPr>
        <w:spacing w:line="360" w:lineRule="auto"/>
        <w:rPr>
          <w:rFonts w:ascii="Vadana" w:hAnsi="Vadana"/>
          <w:sz w:val="24"/>
          <w:szCs w:val="24"/>
        </w:rPr>
      </w:pPr>
    </w:p>
    <w:p w:rsidR="003613A4" w:rsidRDefault="003613A4" w:rsidP="00D20B6B">
      <w:pPr>
        <w:spacing w:line="360" w:lineRule="auto"/>
        <w:rPr>
          <w:rFonts w:ascii="Vadana" w:hAnsi="Vadana"/>
          <w:sz w:val="24"/>
          <w:szCs w:val="24"/>
        </w:rPr>
      </w:pPr>
    </w:p>
    <w:p w:rsidR="003613A4" w:rsidRDefault="003613A4" w:rsidP="00D20B6B">
      <w:pPr>
        <w:spacing w:line="360" w:lineRule="auto"/>
        <w:rPr>
          <w:rFonts w:ascii="Vadana" w:hAnsi="Vadana"/>
          <w:sz w:val="24"/>
          <w:szCs w:val="24"/>
        </w:rPr>
      </w:pPr>
    </w:p>
    <w:p w:rsidR="003613A4" w:rsidRDefault="003613A4" w:rsidP="00D20B6B">
      <w:pPr>
        <w:spacing w:line="360" w:lineRule="auto"/>
        <w:rPr>
          <w:rFonts w:ascii="Vadana" w:hAnsi="Vadana"/>
          <w:sz w:val="24"/>
          <w:szCs w:val="24"/>
        </w:rPr>
      </w:pPr>
    </w:p>
    <w:p w:rsidR="003613A4" w:rsidRDefault="003613A4" w:rsidP="00D20B6B">
      <w:pPr>
        <w:spacing w:line="360" w:lineRule="auto"/>
        <w:rPr>
          <w:rFonts w:ascii="Vadana" w:hAnsi="Vadana"/>
          <w:sz w:val="24"/>
          <w:szCs w:val="24"/>
        </w:rPr>
      </w:pPr>
    </w:p>
    <w:p w:rsidR="003613A4" w:rsidRDefault="003613A4" w:rsidP="00D20B6B">
      <w:pPr>
        <w:spacing w:line="360" w:lineRule="auto"/>
        <w:rPr>
          <w:rFonts w:ascii="Vadana" w:hAnsi="Vadana"/>
          <w:sz w:val="24"/>
          <w:szCs w:val="24"/>
        </w:rPr>
      </w:pPr>
    </w:p>
    <w:p w:rsidR="003613A4" w:rsidRDefault="003613A4" w:rsidP="00D20B6B">
      <w:pPr>
        <w:spacing w:line="360" w:lineRule="auto"/>
        <w:rPr>
          <w:rFonts w:ascii="Vadana" w:hAnsi="Vadana"/>
          <w:sz w:val="24"/>
          <w:szCs w:val="24"/>
        </w:rPr>
      </w:pPr>
    </w:p>
    <w:p w:rsidR="003613A4" w:rsidRDefault="003613A4" w:rsidP="00D20B6B">
      <w:pPr>
        <w:spacing w:line="360" w:lineRule="auto"/>
        <w:rPr>
          <w:rFonts w:ascii="Vadana" w:hAnsi="Vadana"/>
          <w:sz w:val="24"/>
          <w:szCs w:val="24"/>
        </w:rPr>
      </w:pPr>
    </w:p>
    <w:p w:rsidR="003613A4" w:rsidRPr="00CC77B1" w:rsidRDefault="003613A4" w:rsidP="00D20B6B">
      <w:pPr>
        <w:spacing w:line="360" w:lineRule="auto"/>
        <w:rPr>
          <w:rFonts w:ascii="Vadana" w:hAnsi="Vadana"/>
          <w:sz w:val="24"/>
          <w:szCs w:val="24"/>
        </w:rPr>
      </w:pPr>
    </w:p>
    <w:p w:rsidR="007D69DD" w:rsidRPr="00CC77B1" w:rsidRDefault="000B56E9" w:rsidP="000C4E18">
      <w:pPr>
        <w:pStyle w:val="Heading1"/>
        <w:rPr>
          <w:rFonts w:ascii="Vadana" w:hAnsi="Vadana"/>
          <w:sz w:val="24"/>
          <w:szCs w:val="24"/>
        </w:rPr>
      </w:pPr>
      <w:bookmarkStart w:id="3" w:name="_Toc515489509"/>
      <w:r w:rsidRPr="00CC77B1">
        <w:rPr>
          <w:rFonts w:ascii="Vadana" w:hAnsi="Vadana"/>
          <w:sz w:val="24"/>
          <w:szCs w:val="24"/>
        </w:rPr>
        <w:lastRenderedPageBreak/>
        <w:t>Abstract</w:t>
      </w:r>
      <w:bookmarkEnd w:id="3"/>
      <w:r w:rsidRPr="00CC77B1">
        <w:rPr>
          <w:rFonts w:ascii="Vadana" w:hAnsi="Vadana"/>
          <w:sz w:val="24"/>
          <w:szCs w:val="24"/>
        </w:rPr>
        <w:t xml:space="preserve"> </w:t>
      </w:r>
    </w:p>
    <w:p w:rsidR="000572A6" w:rsidRDefault="000C4E18" w:rsidP="00D20B6B">
      <w:pPr>
        <w:spacing w:line="360" w:lineRule="auto"/>
        <w:rPr>
          <w:rFonts w:ascii="Vadana" w:hAnsi="Vadana" w:cstheme="majorBidi"/>
          <w:sz w:val="24"/>
          <w:szCs w:val="24"/>
        </w:rPr>
      </w:pPr>
      <w:r w:rsidRPr="00CC77B1">
        <w:rPr>
          <w:rFonts w:ascii="Vadana" w:hAnsi="Vadana"/>
          <w:color w:val="000000"/>
          <w:sz w:val="24"/>
          <w:szCs w:val="24"/>
        </w:rPr>
        <w:t>It is estimated that 285 million people are visually impaired worldwide in 2014. 39 million are blind and 246 million have poor vision</w:t>
      </w:r>
      <w:r w:rsidRPr="00CC77B1">
        <w:rPr>
          <w:rFonts w:ascii="Vadana" w:hAnsi="Vadana"/>
          <w:sz w:val="24"/>
          <w:szCs w:val="24"/>
          <w:lang w:val="en-US"/>
        </w:rPr>
        <w:t xml:space="preserve">. </w:t>
      </w:r>
      <w:r w:rsidRPr="00CC77B1">
        <w:rPr>
          <w:rFonts w:ascii="Vadana" w:hAnsi="Vadana"/>
          <w:color w:val="000000"/>
          <w:sz w:val="24"/>
          <w:szCs w:val="24"/>
        </w:rPr>
        <w:t>These people need help to avoid obstacles, choose items when they go shopping and identify signage such as those in roads and buildings.</w:t>
      </w:r>
      <w:r w:rsidRPr="00CC77B1">
        <w:rPr>
          <w:rFonts w:ascii="Vadana" w:hAnsi="Vadana" w:cstheme="majorBidi"/>
          <w:sz w:val="24"/>
          <w:szCs w:val="24"/>
        </w:rPr>
        <w:t xml:space="preserve"> An embedded sensor network that communicates in a simplex communication is designed and </w:t>
      </w:r>
      <w:proofErr w:type="gramStart"/>
      <w:r w:rsidRPr="00CC77B1">
        <w:rPr>
          <w:rFonts w:ascii="Vadana" w:hAnsi="Vadana" w:cstheme="majorBidi"/>
          <w:sz w:val="24"/>
          <w:szCs w:val="24"/>
        </w:rPr>
        <w:t>configured  to</w:t>
      </w:r>
      <w:proofErr w:type="gramEnd"/>
      <w:r w:rsidRPr="00CC77B1">
        <w:rPr>
          <w:rFonts w:ascii="Vadana" w:hAnsi="Vadana" w:cstheme="majorBidi"/>
          <w:sz w:val="24"/>
          <w:szCs w:val="24"/>
        </w:rPr>
        <w:t xml:space="preserve"> be  used as a guide robots for blind people.</w:t>
      </w:r>
    </w:p>
    <w:p w:rsidR="00CC77B1" w:rsidRDefault="00CC77B1" w:rsidP="00D20B6B">
      <w:pPr>
        <w:spacing w:line="360" w:lineRule="auto"/>
        <w:rPr>
          <w:rFonts w:ascii="Vadana" w:hAnsi="Vadana" w:cstheme="majorBidi"/>
          <w:sz w:val="24"/>
          <w:szCs w:val="24"/>
        </w:rPr>
      </w:pPr>
    </w:p>
    <w:p w:rsidR="00CC77B1" w:rsidRDefault="00CC77B1" w:rsidP="00D20B6B">
      <w:pPr>
        <w:spacing w:line="360" w:lineRule="auto"/>
        <w:rPr>
          <w:rFonts w:ascii="Vadana" w:hAnsi="Vadana" w:cstheme="majorBidi"/>
          <w:sz w:val="24"/>
          <w:szCs w:val="24"/>
        </w:rPr>
      </w:pPr>
    </w:p>
    <w:p w:rsidR="00CC77B1" w:rsidRDefault="00CC77B1" w:rsidP="00D20B6B">
      <w:pPr>
        <w:spacing w:line="360" w:lineRule="auto"/>
        <w:rPr>
          <w:rFonts w:ascii="Vadana" w:hAnsi="Vadana" w:cstheme="majorBidi"/>
          <w:sz w:val="24"/>
          <w:szCs w:val="24"/>
        </w:rPr>
      </w:pPr>
    </w:p>
    <w:p w:rsidR="00CC77B1" w:rsidRDefault="00CC77B1" w:rsidP="00D20B6B">
      <w:pPr>
        <w:spacing w:line="360" w:lineRule="auto"/>
        <w:rPr>
          <w:rFonts w:ascii="Vadana" w:hAnsi="Vadana" w:cstheme="majorBidi"/>
          <w:sz w:val="24"/>
          <w:szCs w:val="24"/>
        </w:rPr>
      </w:pPr>
    </w:p>
    <w:p w:rsidR="00CC77B1" w:rsidRDefault="00CC77B1" w:rsidP="00D20B6B">
      <w:pPr>
        <w:spacing w:line="360" w:lineRule="auto"/>
        <w:rPr>
          <w:rFonts w:ascii="Vadana" w:hAnsi="Vadana" w:cstheme="majorBidi"/>
          <w:sz w:val="24"/>
          <w:szCs w:val="24"/>
        </w:rPr>
      </w:pPr>
    </w:p>
    <w:p w:rsidR="00CC77B1" w:rsidRDefault="00CC77B1" w:rsidP="00D20B6B">
      <w:pPr>
        <w:spacing w:line="360" w:lineRule="auto"/>
        <w:rPr>
          <w:rFonts w:ascii="Vadana" w:hAnsi="Vadana" w:cstheme="majorBidi"/>
          <w:sz w:val="24"/>
          <w:szCs w:val="24"/>
        </w:rPr>
      </w:pPr>
    </w:p>
    <w:p w:rsidR="00CC77B1" w:rsidRDefault="00CC77B1" w:rsidP="00D20B6B">
      <w:pPr>
        <w:spacing w:line="360" w:lineRule="auto"/>
        <w:rPr>
          <w:rFonts w:ascii="Vadana" w:hAnsi="Vadana" w:cstheme="majorBidi"/>
          <w:sz w:val="24"/>
          <w:szCs w:val="24"/>
        </w:rPr>
      </w:pPr>
    </w:p>
    <w:p w:rsidR="00CC77B1" w:rsidRDefault="00CC77B1" w:rsidP="00D20B6B">
      <w:pPr>
        <w:spacing w:line="360" w:lineRule="auto"/>
        <w:rPr>
          <w:rFonts w:ascii="Vadana" w:hAnsi="Vadana" w:cstheme="majorBidi"/>
          <w:sz w:val="24"/>
          <w:szCs w:val="24"/>
        </w:rPr>
      </w:pPr>
    </w:p>
    <w:p w:rsidR="00CC77B1" w:rsidRDefault="00CC77B1" w:rsidP="00D20B6B">
      <w:pPr>
        <w:spacing w:line="360" w:lineRule="auto"/>
        <w:rPr>
          <w:rFonts w:ascii="Vadana" w:hAnsi="Vadana" w:cstheme="majorBidi"/>
          <w:sz w:val="24"/>
          <w:szCs w:val="24"/>
        </w:rPr>
      </w:pPr>
    </w:p>
    <w:p w:rsidR="00CC77B1" w:rsidRDefault="00CC77B1" w:rsidP="00D20B6B">
      <w:pPr>
        <w:spacing w:line="360" w:lineRule="auto"/>
        <w:rPr>
          <w:rFonts w:ascii="Vadana" w:hAnsi="Vadana" w:cstheme="majorBidi"/>
          <w:sz w:val="24"/>
          <w:szCs w:val="24"/>
        </w:rPr>
      </w:pPr>
    </w:p>
    <w:p w:rsidR="00CC77B1" w:rsidRDefault="00CC77B1" w:rsidP="00D20B6B">
      <w:pPr>
        <w:spacing w:line="360" w:lineRule="auto"/>
        <w:rPr>
          <w:rFonts w:ascii="Vadana" w:hAnsi="Vadana" w:cstheme="majorBidi"/>
          <w:sz w:val="24"/>
          <w:szCs w:val="24"/>
        </w:rPr>
      </w:pPr>
    </w:p>
    <w:p w:rsidR="00CC77B1" w:rsidRDefault="00CC77B1" w:rsidP="00D20B6B">
      <w:pPr>
        <w:spacing w:line="360" w:lineRule="auto"/>
        <w:rPr>
          <w:rFonts w:ascii="Vadana" w:hAnsi="Vadana" w:cstheme="majorBidi"/>
          <w:sz w:val="24"/>
          <w:szCs w:val="24"/>
        </w:rPr>
      </w:pPr>
    </w:p>
    <w:p w:rsidR="00CC77B1" w:rsidRDefault="00CC77B1" w:rsidP="00D20B6B">
      <w:pPr>
        <w:spacing w:line="360" w:lineRule="auto"/>
        <w:rPr>
          <w:rFonts w:ascii="Vadana" w:hAnsi="Vadana" w:cstheme="majorBidi"/>
          <w:sz w:val="24"/>
          <w:szCs w:val="24"/>
        </w:rPr>
      </w:pPr>
    </w:p>
    <w:p w:rsidR="00CC77B1" w:rsidRDefault="00CC77B1" w:rsidP="00D20B6B">
      <w:pPr>
        <w:spacing w:line="360" w:lineRule="auto"/>
        <w:rPr>
          <w:rFonts w:ascii="Vadana" w:hAnsi="Vadana" w:cstheme="majorBidi"/>
          <w:sz w:val="24"/>
          <w:szCs w:val="24"/>
        </w:rPr>
      </w:pPr>
    </w:p>
    <w:p w:rsidR="00CC77B1" w:rsidRDefault="00CC77B1" w:rsidP="00D20B6B">
      <w:pPr>
        <w:spacing w:line="360" w:lineRule="auto"/>
        <w:rPr>
          <w:rFonts w:ascii="Vadana" w:hAnsi="Vadana" w:cstheme="majorBidi"/>
          <w:sz w:val="24"/>
          <w:szCs w:val="24"/>
        </w:rPr>
      </w:pPr>
    </w:p>
    <w:p w:rsidR="00CC77B1" w:rsidRDefault="00CC77B1" w:rsidP="00D20B6B">
      <w:pPr>
        <w:spacing w:line="360" w:lineRule="auto"/>
        <w:rPr>
          <w:rFonts w:ascii="Vadana" w:hAnsi="Vadana" w:cstheme="majorBidi"/>
          <w:sz w:val="24"/>
          <w:szCs w:val="24"/>
        </w:rPr>
      </w:pPr>
    </w:p>
    <w:p w:rsidR="00CC77B1" w:rsidRDefault="00CC77B1" w:rsidP="00D20B6B">
      <w:pPr>
        <w:spacing w:line="360" w:lineRule="auto"/>
        <w:rPr>
          <w:rFonts w:ascii="Vadana" w:hAnsi="Vadana" w:cstheme="majorBidi"/>
          <w:sz w:val="24"/>
          <w:szCs w:val="24"/>
        </w:rPr>
      </w:pPr>
    </w:p>
    <w:p w:rsidR="00CC77B1" w:rsidRDefault="00CC77B1" w:rsidP="00D20B6B">
      <w:pPr>
        <w:spacing w:line="360" w:lineRule="auto"/>
        <w:rPr>
          <w:rFonts w:ascii="Vadana" w:hAnsi="Vadana" w:cstheme="majorBidi"/>
          <w:sz w:val="24"/>
          <w:szCs w:val="24"/>
        </w:rPr>
      </w:pPr>
    </w:p>
    <w:p w:rsidR="00CC77B1" w:rsidRDefault="00CC77B1" w:rsidP="00D20B6B">
      <w:pPr>
        <w:spacing w:line="360" w:lineRule="auto"/>
        <w:rPr>
          <w:rFonts w:ascii="Vadana" w:hAnsi="Vadana" w:cstheme="majorBidi"/>
          <w:sz w:val="24"/>
          <w:szCs w:val="24"/>
        </w:rPr>
      </w:pPr>
    </w:p>
    <w:p w:rsidR="00CC77B1" w:rsidRDefault="00CC77B1" w:rsidP="00D20B6B">
      <w:pPr>
        <w:spacing w:line="360" w:lineRule="auto"/>
        <w:rPr>
          <w:rFonts w:ascii="Vadana" w:hAnsi="Vadana" w:cstheme="majorBidi"/>
          <w:sz w:val="24"/>
          <w:szCs w:val="24"/>
        </w:rPr>
      </w:pPr>
    </w:p>
    <w:p w:rsidR="00CC77B1" w:rsidRDefault="00CC77B1" w:rsidP="00D20B6B">
      <w:pPr>
        <w:spacing w:line="360" w:lineRule="auto"/>
        <w:rPr>
          <w:rFonts w:ascii="Vadana" w:hAnsi="Vadana"/>
          <w:sz w:val="24"/>
          <w:szCs w:val="24"/>
        </w:rPr>
      </w:pPr>
    </w:p>
    <w:p w:rsidR="003613A4" w:rsidRDefault="003613A4" w:rsidP="00D20B6B">
      <w:pPr>
        <w:spacing w:line="360" w:lineRule="auto"/>
        <w:rPr>
          <w:rFonts w:ascii="Vadana" w:hAnsi="Vadana"/>
          <w:sz w:val="24"/>
          <w:szCs w:val="24"/>
        </w:rPr>
      </w:pPr>
    </w:p>
    <w:p w:rsidR="003613A4" w:rsidRDefault="003613A4" w:rsidP="00D20B6B">
      <w:pPr>
        <w:spacing w:line="360" w:lineRule="auto"/>
        <w:rPr>
          <w:rFonts w:ascii="Vadana" w:hAnsi="Vadana"/>
          <w:sz w:val="24"/>
          <w:szCs w:val="24"/>
        </w:rPr>
      </w:pPr>
    </w:p>
    <w:p w:rsidR="003613A4" w:rsidRDefault="003613A4" w:rsidP="00D20B6B">
      <w:pPr>
        <w:spacing w:line="360" w:lineRule="auto"/>
        <w:rPr>
          <w:rFonts w:ascii="Vadana" w:hAnsi="Vadana"/>
          <w:sz w:val="24"/>
          <w:szCs w:val="24"/>
        </w:rPr>
      </w:pPr>
    </w:p>
    <w:p w:rsidR="003613A4" w:rsidRPr="00CC77B1" w:rsidRDefault="003613A4" w:rsidP="00D20B6B">
      <w:pPr>
        <w:spacing w:line="360" w:lineRule="auto"/>
        <w:rPr>
          <w:rFonts w:ascii="Vadana" w:hAnsi="Vadana"/>
          <w:sz w:val="24"/>
          <w:szCs w:val="24"/>
        </w:rPr>
      </w:pPr>
    </w:p>
    <w:p w:rsidR="000B56E9" w:rsidRPr="00CC77B1" w:rsidRDefault="00FD144D" w:rsidP="000C4E18">
      <w:pPr>
        <w:pStyle w:val="Heading1"/>
        <w:rPr>
          <w:rFonts w:ascii="Vadana" w:hAnsi="Vadana"/>
          <w:sz w:val="24"/>
          <w:szCs w:val="24"/>
        </w:rPr>
      </w:pPr>
      <w:bookmarkStart w:id="4" w:name="_Toc515489510"/>
      <w:r w:rsidRPr="00CC77B1">
        <w:rPr>
          <w:rFonts w:ascii="Vadana" w:hAnsi="Vadana"/>
          <w:sz w:val="24"/>
          <w:szCs w:val="24"/>
        </w:rPr>
        <w:lastRenderedPageBreak/>
        <w:t>Table of contents</w:t>
      </w:r>
      <w:bookmarkEnd w:id="4"/>
    </w:p>
    <w:sdt>
      <w:sdtPr>
        <w:rPr>
          <w:rFonts w:ascii="Vadana" w:eastAsia="Times New Roman" w:hAnsi="Vadana" w:cs="Times New Roman"/>
          <w:b w:val="0"/>
          <w:bCs w:val="0"/>
          <w:snapToGrid w:val="0"/>
          <w:color w:val="auto"/>
          <w:sz w:val="24"/>
          <w:szCs w:val="24"/>
          <w:lang w:val="en-GB" w:eastAsia="en-US"/>
        </w:rPr>
        <w:id w:val="1094054290"/>
        <w:docPartObj>
          <w:docPartGallery w:val="Table of Contents"/>
          <w:docPartUnique/>
        </w:docPartObj>
      </w:sdtPr>
      <w:sdtEndPr>
        <w:rPr>
          <w:noProof/>
        </w:rPr>
      </w:sdtEndPr>
      <w:sdtContent>
        <w:p w:rsidR="00396D0C" w:rsidRPr="00CC77B1" w:rsidRDefault="00396D0C">
          <w:pPr>
            <w:pStyle w:val="TOCHeading"/>
            <w:rPr>
              <w:rFonts w:ascii="Vadana" w:hAnsi="Vadana"/>
              <w:sz w:val="24"/>
              <w:szCs w:val="24"/>
            </w:rPr>
          </w:pPr>
          <w:r w:rsidRPr="00CC77B1">
            <w:rPr>
              <w:rFonts w:ascii="Vadana" w:hAnsi="Vadana"/>
              <w:sz w:val="24"/>
              <w:szCs w:val="24"/>
            </w:rPr>
            <w:t>Contents</w:t>
          </w:r>
        </w:p>
        <w:p w:rsidR="00CC77B1" w:rsidRPr="00CC77B1" w:rsidRDefault="00396D0C">
          <w:pPr>
            <w:pStyle w:val="TOC1"/>
            <w:tabs>
              <w:tab w:val="right" w:leader="dot" w:pos="9016"/>
            </w:tabs>
            <w:rPr>
              <w:rFonts w:ascii="Vadana" w:eastAsiaTheme="minorEastAsia" w:hAnsi="Vadana" w:cstheme="minorBidi"/>
              <w:noProof/>
              <w:snapToGrid/>
              <w:sz w:val="24"/>
              <w:szCs w:val="24"/>
              <w:lang w:val="en-US"/>
            </w:rPr>
          </w:pPr>
          <w:r w:rsidRPr="00CC77B1">
            <w:rPr>
              <w:rFonts w:ascii="Vadana" w:hAnsi="Vadana"/>
              <w:sz w:val="24"/>
              <w:szCs w:val="24"/>
            </w:rPr>
            <w:fldChar w:fldCharType="begin"/>
          </w:r>
          <w:r w:rsidRPr="00CC77B1">
            <w:rPr>
              <w:rFonts w:ascii="Vadana" w:hAnsi="Vadana"/>
              <w:sz w:val="24"/>
              <w:szCs w:val="24"/>
            </w:rPr>
            <w:instrText xml:space="preserve"> TOC \o "1-3" \h \z \u </w:instrText>
          </w:r>
          <w:r w:rsidRPr="00CC77B1">
            <w:rPr>
              <w:rFonts w:ascii="Vadana" w:hAnsi="Vadana"/>
              <w:sz w:val="24"/>
              <w:szCs w:val="24"/>
            </w:rPr>
            <w:fldChar w:fldCharType="separate"/>
          </w:r>
          <w:hyperlink w:anchor="_Toc515489507" w:history="1">
            <w:r w:rsidR="00CC77B1" w:rsidRPr="00CC77B1">
              <w:rPr>
                <w:rStyle w:val="Hyperlink"/>
                <w:rFonts w:ascii="Vadana" w:hAnsi="Vadana"/>
                <w:noProof/>
                <w:sz w:val="24"/>
                <w:szCs w:val="24"/>
              </w:rPr>
              <w:t>Design and implementation of wireless sensor network for guide robot</w:t>
            </w:r>
            <w:r w:rsidR="00CC77B1" w:rsidRPr="00CC77B1">
              <w:rPr>
                <w:rFonts w:ascii="Vadana" w:hAnsi="Vadana"/>
                <w:noProof/>
                <w:webHidden/>
                <w:sz w:val="24"/>
                <w:szCs w:val="24"/>
              </w:rPr>
              <w:tab/>
            </w:r>
            <w:r w:rsidR="00CC77B1" w:rsidRPr="00CC77B1">
              <w:rPr>
                <w:rFonts w:ascii="Vadana" w:hAnsi="Vadana"/>
                <w:noProof/>
                <w:webHidden/>
                <w:sz w:val="24"/>
                <w:szCs w:val="24"/>
              </w:rPr>
              <w:fldChar w:fldCharType="begin"/>
            </w:r>
            <w:r w:rsidR="00CC77B1" w:rsidRPr="00CC77B1">
              <w:rPr>
                <w:rFonts w:ascii="Vadana" w:hAnsi="Vadana"/>
                <w:noProof/>
                <w:webHidden/>
                <w:sz w:val="24"/>
                <w:szCs w:val="24"/>
              </w:rPr>
              <w:instrText xml:space="preserve"> PAGEREF _Toc515489507 \h </w:instrText>
            </w:r>
            <w:r w:rsidR="00CC77B1" w:rsidRPr="00CC77B1">
              <w:rPr>
                <w:rFonts w:ascii="Vadana" w:hAnsi="Vadana"/>
                <w:noProof/>
                <w:webHidden/>
                <w:sz w:val="24"/>
                <w:szCs w:val="24"/>
              </w:rPr>
            </w:r>
            <w:r w:rsidR="00CC77B1" w:rsidRPr="00CC77B1">
              <w:rPr>
                <w:rFonts w:ascii="Vadana" w:hAnsi="Vadana"/>
                <w:noProof/>
                <w:webHidden/>
                <w:sz w:val="24"/>
                <w:szCs w:val="24"/>
              </w:rPr>
              <w:fldChar w:fldCharType="separate"/>
            </w:r>
            <w:r w:rsidR="00CC77B1" w:rsidRPr="00CC77B1">
              <w:rPr>
                <w:rFonts w:ascii="Vadana" w:hAnsi="Vadana"/>
                <w:noProof/>
                <w:webHidden/>
                <w:sz w:val="24"/>
                <w:szCs w:val="24"/>
              </w:rPr>
              <w:t>1</w:t>
            </w:r>
            <w:r w:rsidR="00CC77B1" w:rsidRPr="00CC77B1">
              <w:rPr>
                <w:rFonts w:ascii="Vadana" w:hAnsi="Vadana"/>
                <w:noProof/>
                <w:webHidden/>
                <w:sz w:val="24"/>
                <w:szCs w:val="24"/>
              </w:rPr>
              <w:fldChar w:fldCharType="end"/>
            </w:r>
          </w:hyperlink>
        </w:p>
        <w:p w:rsidR="00CC77B1" w:rsidRPr="00CC77B1" w:rsidRDefault="003613A4">
          <w:pPr>
            <w:pStyle w:val="TOC1"/>
            <w:tabs>
              <w:tab w:val="right" w:leader="dot" w:pos="9016"/>
            </w:tabs>
            <w:rPr>
              <w:rFonts w:ascii="Vadana" w:eastAsiaTheme="minorEastAsia" w:hAnsi="Vadana" w:cstheme="minorBidi"/>
              <w:noProof/>
              <w:snapToGrid/>
              <w:sz w:val="24"/>
              <w:szCs w:val="24"/>
              <w:lang w:val="en-US"/>
            </w:rPr>
          </w:pPr>
          <w:hyperlink w:anchor="_Toc515489508" w:history="1">
            <w:r w:rsidR="00CC77B1" w:rsidRPr="00CC77B1">
              <w:rPr>
                <w:rStyle w:val="Hyperlink"/>
                <w:rFonts w:ascii="Vadana" w:hAnsi="Vadana"/>
                <w:noProof/>
                <w:sz w:val="24"/>
                <w:szCs w:val="24"/>
              </w:rPr>
              <w:t>Declaration</w:t>
            </w:r>
            <w:r w:rsidR="00CC77B1" w:rsidRPr="00CC77B1">
              <w:rPr>
                <w:rFonts w:ascii="Vadana" w:hAnsi="Vadana"/>
                <w:noProof/>
                <w:webHidden/>
                <w:sz w:val="24"/>
                <w:szCs w:val="24"/>
              </w:rPr>
              <w:tab/>
            </w:r>
            <w:r w:rsidR="00CC77B1" w:rsidRPr="00CC77B1">
              <w:rPr>
                <w:rFonts w:ascii="Vadana" w:hAnsi="Vadana"/>
                <w:noProof/>
                <w:webHidden/>
                <w:sz w:val="24"/>
                <w:szCs w:val="24"/>
              </w:rPr>
              <w:fldChar w:fldCharType="begin"/>
            </w:r>
            <w:r w:rsidR="00CC77B1" w:rsidRPr="00CC77B1">
              <w:rPr>
                <w:rFonts w:ascii="Vadana" w:hAnsi="Vadana"/>
                <w:noProof/>
                <w:webHidden/>
                <w:sz w:val="24"/>
                <w:szCs w:val="24"/>
              </w:rPr>
              <w:instrText xml:space="preserve"> PAGEREF _Toc515489508 \h </w:instrText>
            </w:r>
            <w:r w:rsidR="00CC77B1" w:rsidRPr="00CC77B1">
              <w:rPr>
                <w:rFonts w:ascii="Vadana" w:hAnsi="Vadana"/>
                <w:noProof/>
                <w:webHidden/>
                <w:sz w:val="24"/>
                <w:szCs w:val="24"/>
              </w:rPr>
            </w:r>
            <w:r w:rsidR="00CC77B1" w:rsidRPr="00CC77B1">
              <w:rPr>
                <w:rFonts w:ascii="Vadana" w:hAnsi="Vadana"/>
                <w:noProof/>
                <w:webHidden/>
                <w:sz w:val="24"/>
                <w:szCs w:val="24"/>
              </w:rPr>
              <w:fldChar w:fldCharType="separate"/>
            </w:r>
            <w:r w:rsidR="00CC77B1" w:rsidRPr="00CC77B1">
              <w:rPr>
                <w:rFonts w:ascii="Vadana" w:hAnsi="Vadana"/>
                <w:noProof/>
                <w:webHidden/>
                <w:sz w:val="24"/>
                <w:szCs w:val="24"/>
              </w:rPr>
              <w:t>2</w:t>
            </w:r>
            <w:r w:rsidR="00CC77B1" w:rsidRPr="00CC77B1">
              <w:rPr>
                <w:rFonts w:ascii="Vadana" w:hAnsi="Vadana"/>
                <w:noProof/>
                <w:webHidden/>
                <w:sz w:val="24"/>
                <w:szCs w:val="24"/>
              </w:rPr>
              <w:fldChar w:fldCharType="end"/>
            </w:r>
          </w:hyperlink>
        </w:p>
        <w:p w:rsidR="00CC77B1" w:rsidRPr="00CC77B1" w:rsidRDefault="003613A4">
          <w:pPr>
            <w:pStyle w:val="TOC1"/>
            <w:tabs>
              <w:tab w:val="right" w:leader="dot" w:pos="9016"/>
            </w:tabs>
            <w:rPr>
              <w:rFonts w:ascii="Vadana" w:eastAsiaTheme="minorEastAsia" w:hAnsi="Vadana" w:cstheme="minorBidi"/>
              <w:noProof/>
              <w:snapToGrid/>
              <w:sz w:val="24"/>
              <w:szCs w:val="24"/>
              <w:lang w:val="en-US"/>
            </w:rPr>
          </w:pPr>
          <w:hyperlink w:anchor="_Toc515489509" w:history="1">
            <w:r w:rsidR="00CC77B1" w:rsidRPr="00CC77B1">
              <w:rPr>
                <w:rStyle w:val="Hyperlink"/>
                <w:rFonts w:ascii="Vadana" w:hAnsi="Vadana"/>
                <w:noProof/>
                <w:sz w:val="24"/>
                <w:szCs w:val="24"/>
              </w:rPr>
              <w:t>Abstract</w:t>
            </w:r>
            <w:r w:rsidR="00CC77B1" w:rsidRPr="00CC77B1">
              <w:rPr>
                <w:rFonts w:ascii="Vadana" w:hAnsi="Vadana"/>
                <w:noProof/>
                <w:webHidden/>
                <w:sz w:val="24"/>
                <w:szCs w:val="24"/>
              </w:rPr>
              <w:tab/>
            </w:r>
            <w:r w:rsidR="00CC77B1" w:rsidRPr="00CC77B1">
              <w:rPr>
                <w:rFonts w:ascii="Vadana" w:hAnsi="Vadana"/>
                <w:noProof/>
                <w:webHidden/>
                <w:sz w:val="24"/>
                <w:szCs w:val="24"/>
              </w:rPr>
              <w:fldChar w:fldCharType="begin"/>
            </w:r>
            <w:r w:rsidR="00CC77B1" w:rsidRPr="00CC77B1">
              <w:rPr>
                <w:rFonts w:ascii="Vadana" w:hAnsi="Vadana"/>
                <w:noProof/>
                <w:webHidden/>
                <w:sz w:val="24"/>
                <w:szCs w:val="24"/>
              </w:rPr>
              <w:instrText xml:space="preserve"> PAGEREF _Toc515489509 \h </w:instrText>
            </w:r>
            <w:r w:rsidR="00CC77B1" w:rsidRPr="00CC77B1">
              <w:rPr>
                <w:rFonts w:ascii="Vadana" w:hAnsi="Vadana"/>
                <w:noProof/>
                <w:webHidden/>
                <w:sz w:val="24"/>
                <w:szCs w:val="24"/>
              </w:rPr>
            </w:r>
            <w:r w:rsidR="00CC77B1" w:rsidRPr="00CC77B1">
              <w:rPr>
                <w:rFonts w:ascii="Vadana" w:hAnsi="Vadana"/>
                <w:noProof/>
                <w:webHidden/>
                <w:sz w:val="24"/>
                <w:szCs w:val="24"/>
              </w:rPr>
              <w:fldChar w:fldCharType="separate"/>
            </w:r>
            <w:r w:rsidR="00CC77B1" w:rsidRPr="00CC77B1">
              <w:rPr>
                <w:rFonts w:ascii="Vadana" w:hAnsi="Vadana"/>
                <w:noProof/>
                <w:webHidden/>
                <w:sz w:val="24"/>
                <w:szCs w:val="24"/>
              </w:rPr>
              <w:t>2</w:t>
            </w:r>
            <w:r w:rsidR="00CC77B1" w:rsidRPr="00CC77B1">
              <w:rPr>
                <w:rFonts w:ascii="Vadana" w:hAnsi="Vadana"/>
                <w:noProof/>
                <w:webHidden/>
                <w:sz w:val="24"/>
                <w:szCs w:val="24"/>
              </w:rPr>
              <w:fldChar w:fldCharType="end"/>
            </w:r>
          </w:hyperlink>
        </w:p>
        <w:p w:rsidR="00CC77B1" w:rsidRPr="00CC77B1" w:rsidRDefault="003613A4">
          <w:pPr>
            <w:pStyle w:val="TOC1"/>
            <w:tabs>
              <w:tab w:val="right" w:leader="dot" w:pos="9016"/>
            </w:tabs>
            <w:rPr>
              <w:rFonts w:ascii="Vadana" w:eastAsiaTheme="minorEastAsia" w:hAnsi="Vadana" w:cstheme="minorBidi"/>
              <w:noProof/>
              <w:snapToGrid/>
              <w:sz w:val="24"/>
              <w:szCs w:val="24"/>
              <w:lang w:val="en-US"/>
            </w:rPr>
          </w:pPr>
          <w:hyperlink w:anchor="_Toc515489510" w:history="1">
            <w:r w:rsidR="00CC77B1" w:rsidRPr="00CC77B1">
              <w:rPr>
                <w:rStyle w:val="Hyperlink"/>
                <w:rFonts w:ascii="Vadana" w:hAnsi="Vadana"/>
                <w:noProof/>
                <w:sz w:val="24"/>
                <w:szCs w:val="24"/>
              </w:rPr>
              <w:t>Table of contents</w:t>
            </w:r>
            <w:r w:rsidR="00CC77B1" w:rsidRPr="00CC77B1">
              <w:rPr>
                <w:rFonts w:ascii="Vadana" w:hAnsi="Vadana"/>
                <w:noProof/>
                <w:webHidden/>
                <w:sz w:val="24"/>
                <w:szCs w:val="24"/>
              </w:rPr>
              <w:tab/>
            </w:r>
            <w:r w:rsidR="00CC77B1" w:rsidRPr="00CC77B1">
              <w:rPr>
                <w:rFonts w:ascii="Vadana" w:hAnsi="Vadana"/>
                <w:noProof/>
                <w:webHidden/>
                <w:sz w:val="24"/>
                <w:szCs w:val="24"/>
              </w:rPr>
              <w:fldChar w:fldCharType="begin"/>
            </w:r>
            <w:r w:rsidR="00CC77B1" w:rsidRPr="00CC77B1">
              <w:rPr>
                <w:rFonts w:ascii="Vadana" w:hAnsi="Vadana"/>
                <w:noProof/>
                <w:webHidden/>
                <w:sz w:val="24"/>
                <w:szCs w:val="24"/>
              </w:rPr>
              <w:instrText xml:space="preserve"> PAGEREF _Toc515489510 \h </w:instrText>
            </w:r>
            <w:r w:rsidR="00CC77B1" w:rsidRPr="00CC77B1">
              <w:rPr>
                <w:rFonts w:ascii="Vadana" w:hAnsi="Vadana"/>
                <w:noProof/>
                <w:webHidden/>
                <w:sz w:val="24"/>
                <w:szCs w:val="24"/>
              </w:rPr>
            </w:r>
            <w:r w:rsidR="00CC77B1" w:rsidRPr="00CC77B1">
              <w:rPr>
                <w:rFonts w:ascii="Vadana" w:hAnsi="Vadana"/>
                <w:noProof/>
                <w:webHidden/>
                <w:sz w:val="24"/>
                <w:szCs w:val="24"/>
              </w:rPr>
              <w:fldChar w:fldCharType="separate"/>
            </w:r>
            <w:r w:rsidR="00CC77B1" w:rsidRPr="00CC77B1">
              <w:rPr>
                <w:rFonts w:ascii="Vadana" w:hAnsi="Vadana"/>
                <w:noProof/>
                <w:webHidden/>
                <w:sz w:val="24"/>
                <w:szCs w:val="24"/>
              </w:rPr>
              <w:t>2</w:t>
            </w:r>
            <w:r w:rsidR="00CC77B1" w:rsidRPr="00CC77B1">
              <w:rPr>
                <w:rFonts w:ascii="Vadana" w:hAnsi="Vadana"/>
                <w:noProof/>
                <w:webHidden/>
                <w:sz w:val="24"/>
                <w:szCs w:val="24"/>
              </w:rPr>
              <w:fldChar w:fldCharType="end"/>
            </w:r>
          </w:hyperlink>
        </w:p>
        <w:p w:rsidR="00CC77B1" w:rsidRPr="00CC77B1" w:rsidRDefault="003613A4">
          <w:pPr>
            <w:pStyle w:val="TOC1"/>
            <w:tabs>
              <w:tab w:val="right" w:leader="dot" w:pos="9016"/>
            </w:tabs>
            <w:rPr>
              <w:rFonts w:ascii="Vadana" w:eastAsiaTheme="minorEastAsia" w:hAnsi="Vadana" w:cstheme="minorBidi"/>
              <w:noProof/>
              <w:snapToGrid/>
              <w:sz w:val="24"/>
              <w:szCs w:val="24"/>
              <w:lang w:val="en-US"/>
            </w:rPr>
          </w:pPr>
          <w:hyperlink w:anchor="_Toc515489511" w:history="1">
            <w:r w:rsidR="00CC77B1" w:rsidRPr="00CC77B1">
              <w:rPr>
                <w:rStyle w:val="Hyperlink"/>
                <w:rFonts w:ascii="Vadana" w:hAnsi="Vadana"/>
                <w:noProof/>
                <w:sz w:val="24"/>
                <w:szCs w:val="24"/>
              </w:rPr>
              <w:t>Introduction</w:t>
            </w:r>
            <w:r w:rsidR="00CC77B1" w:rsidRPr="00CC77B1">
              <w:rPr>
                <w:rFonts w:ascii="Vadana" w:hAnsi="Vadana"/>
                <w:noProof/>
                <w:webHidden/>
                <w:sz w:val="24"/>
                <w:szCs w:val="24"/>
              </w:rPr>
              <w:tab/>
            </w:r>
            <w:r w:rsidR="00CC77B1" w:rsidRPr="00CC77B1">
              <w:rPr>
                <w:rFonts w:ascii="Vadana" w:hAnsi="Vadana"/>
                <w:noProof/>
                <w:webHidden/>
                <w:sz w:val="24"/>
                <w:szCs w:val="24"/>
              </w:rPr>
              <w:fldChar w:fldCharType="begin"/>
            </w:r>
            <w:r w:rsidR="00CC77B1" w:rsidRPr="00CC77B1">
              <w:rPr>
                <w:rFonts w:ascii="Vadana" w:hAnsi="Vadana"/>
                <w:noProof/>
                <w:webHidden/>
                <w:sz w:val="24"/>
                <w:szCs w:val="24"/>
              </w:rPr>
              <w:instrText xml:space="preserve"> PAGEREF _Toc515489511 \h </w:instrText>
            </w:r>
            <w:r w:rsidR="00CC77B1" w:rsidRPr="00CC77B1">
              <w:rPr>
                <w:rFonts w:ascii="Vadana" w:hAnsi="Vadana"/>
                <w:noProof/>
                <w:webHidden/>
                <w:sz w:val="24"/>
                <w:szCs w:val="24"/>
              </w:rPr>
            </w:r>
            <w:r w:rsidR="00CC77B1" w:rsidRPr="00CC77B1">
              <w:rPr>
                <w:rFonts w:ascii="Vadana" w:hAnsi="Vadana"/>
                <w:noProof/>
                <w:webHidden/>
                <w:sz w:val="24"/>
                <w:szCs w:val="24"/>
              </w:rPr>
              <w:fldChar w:fldCharType="separate"/>
            </w:r>
            <w:r w:rsidR="00CC77B1" w:rsidRPr="00CC77B1">
              <w:rPr>
                <w:rFonts w:ascii="Vadana" w:hAnsi="Vadana"/>
                <w:noProof/>
                <w:webHidden/>
                <w:sz w:val="24"/>
                <w:szCs w:val="24"/>
              </w:rPr>
              <w:t>2</w:t>
            </w:r>
            <w:r w:rsidR="00CC77B1" w:rsidRPr="00CC77B1">
              <w:rPr>
                <w:rFonts w:ascii="Vadana" w:hAnsi="Vadana"/>
                <w:noProof/>
                <w:webHidden/>
                <w:sz w:val="24"/>
                <w:szCs w:val="24"/>
              </w:rPr>
              <w:fldChar w:fldCharType="end"/>
            </w:r>
          </w:hyperlink>
        </w:p>
        <w:p w:rsidR="00CC77B1" w:rsidRPr="00CC77B1" w:rsidRDefault="003613A4">
          <w:pPr>
            <w:pStyle w:val="TOC1"/>
            <w:tabs>
              <w:tab w:val="right" w:leader="dot" w:pos="9016"/>
            </w:tabs>
            <w:rPr>
              <w:rFonts w:ascii="Vadana" w:eastAsiaTheme="minorEastAsia" w:hAnsi="Vadana" w:cstheme="minorBidi"/>
              <w:noProof/>
              <w:snapToGrid/>
              <w:sz w:val="24"/>
              <w:szCs w:val="24"/>
              <w:lang w:val="en-US"/>
            </w:rPr>
          </w:pPr>
          <w:hyperlink w:anchor="_Toc515489512" w:history="1">
            <w:r w:rsidR="00CC77B1" w:rsidRPr="00CC77B1">
              <w:rPr>
                <w:rStyle w:val="Hyperlink"/>
                <w:rFonts w:ascii="Vadana" w:hAnsi="Vadana"/>
                <w:noProof/>
                <w:sz w:val="24"/>
                <w:szCs w:val="24"/>
              </w:rPr>
              <w:t>Aim</w:t>
            </w:r>
            <w:r w:rsidR="00CC77B1" w:rsidRPr="00CC77B1">
              <w:rPr>
                <w:rFonts w:ascii="Vadana" w:hAnsi="Vadana"/>
                <w:noProof/>
                <w:webHidden/>
                <w:sz w:val="24"/>
                <w:szCs w:val="24"/>
              </w:rPr>
              <w:tab/>
            </w:r>
            <w:r w:rsidR="00CC77B1" w:rsidRPr="00CC77B1">
              <w:rPr>
                <w:rFonts w:ascii="Vadana" w:hAnsi="Vadana"/>
                <w:noProof/>
                <w:webHidden/>
                <w:sz w:val="24"/>
                <w:szCs w:val="24"/>
              </w:rPr>
              <w:fldChar w:fldCharType="begin"/>
            </w:r>
            <w:r w:rsidR="00CC77B1" w:rsidRPr="00CC77B1">
              <w:rPr>
                <w:rFonts w:ascii="Vadana" w:hAnsi="Vadana"/>
                <w:noProof/>
                <w:webHidden/>
                <w:sz w:val="24"/>
                <w:szCs w:val="24"/>
              </w:rPr>
              <w:instrText xml:space="preserve"> PAGEREF _Toc515489512 \h </w:instrText>
            </w:r>
            <w:r w:rsidR="00CC77B1" w:rsidRPr="00CC77B1">
              <w:rPr>
                <w:rFonts w:ascii="Vadana" w:hAnsi="Vadana"/>
                <w:noProof/>
                <w:webHidden/>
                <w:sz w:val="24"/>
                <w:szCs w:val="24"/>
              </w:rPr>
            </w:r>
            <w:r w:rsidR="00CC77B1" w:rsidRPr="00CC77B1">
              <w:rPr>
                <w:rFonts w:ascii="Vadana" w:hAnsi="Vadana"/>
                <w:noProof/>
                <w:webHidden/>
                <w:sz w:val="24"/>
                <w:szCs w:val="24"/>
              </w:rPr>
              <w:fldChar w:fldCharType="separate"/>
            </w:r>
            <w:r w:rsidR="00CC77B1" w:rsidRPr="00CC77B1">
              <w:rPr>
                <w:rFonts w:ascii="Vadana" w:hAnsi="Vadana"/>
                <w:noProof/>
                <w:webHidden/>
                <w:sz w:val="24"/>
                <w:szCs w:val="24"/>
              </w:rPr>
              <w:t>3</w:t>
            </w:r>
            <w:r w:rsidR="00CC77B1" w:rsidRPr="00CC77B1">
              <w:rPr>
                <w:rFonts w:ascii="Vadana" w:hAnsi="Vadana"/>
                <w:noProof/>
                <w:webHidden/>
                <w:sz w:val="24"/>
                <w:szCs w:val="24"/>
              </w:rPr>
              <w:fldChar w:fldCharType="end"/>
            </w:r>
          </w:hyperlink>
        </w:p>
        <w:p w:rsidR="00CC77B1" w:rsidRPr="00CC77B1" w:rsidRDefault="003613A4">
          <w:pPr>
            <w:pStyle w:val="TOC1"/>
            <w:tabs>
              <w:tab w:val="right" w:leader="dot" w:pos="9016"/>
            </w:tabs>
            <w:rPr>
              <w:rFonts w:ascii="Vadana" w:eastAsiaTheme="minorEastAsia" w:hAnsi="Vadana" w:cstheme="minorBidi"/>
              <w:noProof/>
              <w:snapToGrid/>
              <w:sz w:val="24"/>
              <w:szCs w:val="24"/>
              <w:lang w:val="en-US"/>
            </w:rPr>
          </w:pPr>
          <w:hyperlink w:anchor="_Toc515489513" w:history="1">
            <w:r w:rsidR="00CC77B1" w:rsidRPr="00CC77B1">
              <w:rPr>
                <w:rStyle w:val="Hyperlink"/>
                <w:rFonts w:ascii="Vadana" w:hAnsi="Vadana"/>
                <w:noProof/>
                <w:sz w:val="24"/>
                <w:szCs w:val="24"/>
              </w:rPr>
              <w:t>Objectives</w:t>
            </w:r>
            <w:r w:rsidR="00CC77B1" w:rsidRPr="00CC77B1">
              <w:rPr>
                <w:rFonts w:ascii="Vadana" w:hAnsi="Vadana"/>
                <w:noProof/>
                <w:webHidden/>
                <w:sz w:val="24"/>
                <w:szCs w:val="24"/>
              </w:rPr>
              <w:tab/>
            </w:r>
            <w:r w:rsidR="00CC77B1" w:rsidRPr="00CC77B1">
              <w:rPr>
                <w:rFonts w:ascii="Vadana" w:hAnsi="Vadana"/>
                <w:noProof/>
                <w:webHidden/>
                <w:sz w:val="24"/>
                <w:szCs w:val="24"/>
              </w:rPr>
              <w:fldChar w:fldCharType="begin"/>
            </w:r>
            <w:r w:rsidR="00CC77B1" w:rsidRPr="00CC77B1">
              <w:rPr>
                <w:rFonts w:ascii="Vadana" w:hAnsi="Vadana"/>
                <w:noProof/>
                <w:webHidden/>
                <w:sz w:val="24"/>
                <w:szCs w:val="24"/>
              </w:rPr>
              <w:instrText xml:space="preserve"> PAGEREF _Toc515489513 \h </w:instrText>
            </w:r>
            <w:r w:rsidR="00CC77B1" w:rsidRPr="00CC77B1">
              <w:rPr>
                <w:rFonts w:ascii="Vadana" w:hAnsi="Vadana"/>
                <w:noProof/>
                <w:webHidden/>
                <w:sz w:val="24"/>
                <w:szCs w:val="24"/>
              </w:rPr>
            </w:r>
            <w:r w:rsidR="00CC77B1" w:rsidRPr="00CC77B1">
              <w:rPr>
                <w:rFonts w:ascii="Vadana" w:hAnsi="Vadana"/>
                <w:noProof/>
                <w:webHidden/>
                <w:sz w:val="24"/>
                <w:szCs w:val="24"/>
              </w:rPr>
              <w:fldChar w:fldCharType="separate"/>
            </w:r>
            <w:r w:rsidR="00CC77B1" w:rsidRPr="00CC77B1">
              <w:rPr>
                <w:rFonts w:ascii="Vadana" w:hAnsi="Vadana"/>
                <w:noProof/>
                <w:webHidden/>
                <w:sz w:val="24"/>
                <w:szCs w:val="24"/>
              </w:rPr>
              <w:t>3</w:t>
            </w:r>
            <w:r w:rsidR="00CC77B1" w:rsidRPr="00CC77B1">
              <w:rPr>
                <w:rFonts w:ascii="Vadana" w:hAnsi="Vadana"/>
                <w:noProof/>
                <w:webHidden/>
                <w:sz w:val="24"/>
                <w:szCs w:val="24"/>
              </w:rPr>
              <w:fldChar w:fldCharType="end"/>
            </w:r>
          </w:hyperlink>
        </w:p>
        <w:p w:rsidR="00CC77B1" w:rsidRPr="00CC77B1" w:rsidRDefault="003613A4">
          <w:pPr>
            <w:pStyle w:val="TOC2"/>
            <w:tabs>
              <w:tab w:val="right" w:leader="dot" w:pos="9016"/>
            </w:tabs>
            <w:rPr>
              <w:rFonts w:ascii="Vadana" w:eastAsiaTheme="minorEastAsia" w:hAnsi="Vadana" w:cstheme="minorBidi"/>
              <w:noProof/>
              <w:snapToGrid/>
              <w:sz w:val="24"/>
              <w:szCs w:val="24"/>
              <w:lang w:val="en-US"/>
            </w:rPr>
          </w:pPr>
          <w:hyperlink w:anchor="_Toc515489514" w:history="1">
            <w:r w:rsidR="00CC77B1" w:rsidRPr="00CC77B1">
              <w:rPr>
                <w:rStyle w:val="Hyperlink"/>
                <w:rFonts w:ascii="Vadana" w:hAnsi="Vadana"/>
                <w:noProof/>
                <w:sz w:val="24"/>
                <w:szCs w:val="24"/>
              </w:rPr>
              <w:t>Components Required:</w:t>
            </w:r>
            <w:r w:rsidR="00CC77B1" w:rsidRPr="00CC77B1">
              <w:rPr>
                <w:rFonts w:ascii="Vadana" w:hAnsi="Vadana"/>
                <w:noProof/>
                <w:webHidden/>
                <w:sz w:val="24"/>
                <w:szCs w:val="24"/>
              </w:rPr>
              <w:tab/>
            </w:r>
            <w:r w:rsidR="00CC77B1" w:rsidRPr="00CC77B1">
              <w:rPr>
                <w:rFonts w:ascii="Vadana" w:hAnsi="Vadana"/>
                <w:noProof/>
                <w:webHidden/>
                <w:sz w:val="24"/>
                <w:szCs w:val="24"/>
              </w:rPr>
              <w:fldChar w:fldCharType="begin"/>
            </w:r>
            <w:r w:rsidR="00CC77B1" w:rsidRPr="00CC77B1">
              <w:rPr>
                <w:rFonts w:ascii="Vadana" w:hAnsi="Vadana"/>
                <w:noProof/>
                <w:webHidden/>
                <w:sz w:val="24"/>
                <w:szCs w:val="24"/>
              </w:rPr>
              <w:instrText xml:space="preserve"> PAGEREF _Toc515489514 \h </w:instrText>
            </w:r>
            <w:r w:rsidR="00CC77B1" w:rsidRPr="00CC77B1">
              <w:rPr>
                <w:rFonts w:ascii="Vadana" w:hAnsi="Vadana"/>
                <w:noProof/>
                <w:webHidden/>
                <w:sz w:val="24"/>
                <w:szCs w:val="24"/>
              </w:rPr>
            </w:r>
            <w:r w:rsidR="00CC77B1" w:rsidRPr="00CC77B1">
              <w:rPr>
                <w:rFonts w:ascii="Vadana" w:hAnsi="Vadana"/>
                <w:noProof/>
                <w:webHidden/>
                <w:sz w:val="24"/>
                <w:szCs w:val="24"/>
              </w:rPr>
              <w:fldChar w:fldCharType="separate"/>
            </w:r>
            <w:r w:rsidR="00CC77B1" w:rsidRPr="00CC77B1">
              <w:rPr>
                <w:rFonts w:ascii="Vadana" w:hAnsi="Vadana"/>
                <w:noProof/>
                <w:webHidden/>
                <w:sz w:val="24"/>
                <w:szCs w:val="24"/>
              </w:rPr>
              <w:t>3</w:t>
            </w:r>
            <w:r w:rsidR="00CC77B1" w:rsidRPr="00CC77B1">
              <w:rPr>
                <w:rFonts w:ascii="Vadana" w:hAnsi="Vadana"/>
                <w:noProof/>
                <w:webHidden/>
                <w:sz w:val="24"/>
                <w:szCs w:val="24"/>
              </w:rPr>
              <w:fldChar w:fldCharType="end"/>
            </w:r>
          </w:hyperlink>
        </w:p>
        <w:p w:rsidR="00CC77B1" w:rsidRPr="00CC77B1" w:rsidRDefault="003613A4">
          <w:pPr>
            <w:pStyle w:val="TOC1"/>
            <w:tabs>
              <w:tab w:val="right" w:leader="dot" w:pos="9016"/>
            </w:tabs>
            <w:rPr>
              <w:rFonts w:ascii="Vadana" w:eastAsiaTheme="minorEastAsia" w:hAnsi="Vadana" w:cstheme="minorBidi"/>
              <w:noProof/>
              <w:snapToGrid/>
              <w:sz w:val="24"/>
              <w:szCs w:val="24"/>
              <w:lang w:val="en-US"/>
            </w:rPr>
          </w:pPr>
          <w:hyperlink w:anchor="_Toc515489515" w:history="1">
            <w:r w:rsidR="00CC77B1" w:rsidRPr="00CC77B1">
              <w:rPr>
                <w:rStyle w:val="Hyperlink"/>
                <w:rFonts w:ascii="Vadana" w:hAnsi="Vadana"/>
                <w:noProof/>
                <w:sz w:val="24"/>
                <w:szCs w:val="24"/>
              </w:rPr>
              <w:t>Background</w:t>
            </w:r>
            <w:r w:rsidR="00CC77B1" w:rsidRPr="00CC77B1">
              <w:rPr>
                <w:rFonts w:ascii="Vadana" w:hAnsi="Vadana"/>
                <w:noProof/>
                <w:webHidden/>
                <w:sz w:val="24"/>
                <w:szCs w:val="24"/>
              </w:rPr>
              <w:tab/>
            </w:r>
            <w:r w:rsidR="00CC77B1" w:rsidRPr="00CC77B1">
              <w:rPr>
                <w:rFonts w:ascii="Vadana" w:hAnsi="Vadana"/>
                <w:noProof/>
                <w:webHidden/>
                <w:sz w:val="24"/>
                <w:szCs w:val="24"/>
              </w:rPr>
              <w:fldChar w:fldCharType="begin"/>
            </w:r>
            <w:r w:rsidR="00CC77B1" w:rsidRPr="00CC77B1">
              <w:rPr>
                <w:rFonts w:ascii="Vadana" w:hAnsi="Vadana"/>
                <w:noProof/>
                <w:webHidden/>
                <w:sz w:val="24"/>
                <w:szCs w:val="24"/>
              </w:rPr>
              <w:instrText xml:space="preserve"> PAGEREF _Toc515489515 \h </w:instrText>
            </w:r>
            <w:r w:rsidR="00CC77B1" w:rsidRPr="00CC77B1">
              <w:rPr>
                <w:rFonts w:ascii="Vadana" w:hAnsi="Vadana"/>
                <w:noProof/>
                <w:webHidden/>
                <w:sz w:val="24"/>
                <w:szCs w:val="24"/>
              </w:rPr>
            </w:r>
            <w:r w:rsidR="00CC77B1" w:rsidRPr="00CC77B1">
              <w:rPr>
                <w:rFonts w:ascii="Vadana" w:hAnsi="Vadana"/>
                <w:noProof/>
                <w:webHidden/>
                <w:sz w:val="24"/>
                <w:szCs w:val="24"/>
              </w:rPr>
              <w:fldChar w:fldCharType="separate"/>
            </w:r>
            <w:r w:rsidR="00CC77B1" w:rsidRPr="00CC77B1">
              <w:rPr>
                <w:rFonts w:ascii="Vadana" w:hAnsi="Vadana"/>
                <w:noProof/>
                <w:webHidden/>
                <w:sz w:val="24"/>
                <w:szCs w:val="24"/>
              </w:rPr>
              <w:t>4</w:t>
            </w:r>
            <w:r w:rsidR="00CC77B1" w:rsidRPr="00CC77B1">
              <w:rPr>
                <w:rFonts w:ascii="Vadana" w:hAnsi="Vadana"/>
                <w:noProof/>
                <w:webHidden/>
                <w:sz w:val="24"/>
                <w:szCs w:val="24"/>
              </w:rPr>
              <w:fldChar w:fldCharType="end"/>
            </w:r>
          </w:hyperlink>
        </w:p>
        <w:p w:rsidR="00CC77B1" w:rsidRPr="00CC77B1" w:rsidRDefault="003613A4">
          <w:pPr>
            <w:pStyle w:val="TOC2"/>
            <w:tabs>
              <w:tab w:val="right" w:leader="dot" w:pos="9016"/>
            </w:tabs>
            <w:rPr>
              <w:rFonts w:ascii="Vadana" w:eastAsiaTheme="minorEastAsia" w:hAnsi="Vadana" w:cstheme="minorBidi"/>
              <w:noProof/>
              <w:snapToGrid/>
              <w:sz w:val="24"/>
              <w:szCs w:val="24"/>
              <w:lang w:val="en-US"/>
            </w:rPr>
          </w:pPr>
          <w:hyperlink w:anchor="_Toc515489516" w:history="1">
            <w:r w:rsidR="00CC77B1" w:rsidRPr="00CC77B1">
              <w:rPr>
                <w:rStyle w:val="Hyperlink"/>
                <w:rFonts w:ascii="Vadana" w:hAnsi="Vadana"/>
                <w:noProof/>
                <w:sz w:val="24"/>
                <w:szCs w:val="24"/>
              </w:rPr>
              <w:t>Structure of wireless sensor network</w:t>
            </w:r>
            <w:r w:rsidR="00CC77B1" w:rsidRPr="00CC77B1">
              <w:rPr>
                <w:rFonts w:ascii="Vadana" w:hAnsi="Vadana"/>
                <w:noProof/>
                <w:webHidden/>
                <w:sz w:val="24"/>
                <w:szCs w:val="24"/>
              </w:rPr>
              <w:tab/>
            </w:r>
            <w:r w:rsidR="00CC77B1" w:rsidRPr="00CC77B1">
              <w:rPr>
                <w:rFonts w:ascii="Vadana" w:hAnsi="Vadana"/>
                <w:noProof/>
                <w:webHidden/>
                <w:sz w:val="24"/>
                <w:szCs w:val="24"/>
              </w:rPr>
              <w:fldChar w:fldCharType="begin"/>
            </w:r>
            <w:r w:rsidR="00CC77B1" w:rsidRPr="00CC77B1">
              <w:rPr>
                <w:rFonts w:ascii="Vadana" w:hAnsi="Vadana"/>
                <w:noProof/>
                <w:webHidden/>
                <w:sz w:val="24"/>
                <w:szCs w:val="24"/>
              </w:rPr>
              <w:instrText xml:space="preserve"> PAGEREF _Toc515489516 \h </w:instrText>
            </w:r>
            <w:r w:rsidR="00CC77B1" w:rsidRPr="00CC77B1">
              <w:rPr>
                <w:rFonts w:ascii="Vadana" w:hAnsi="Vadana"/>
                <w:noProof/>
                <w:webHidden/>
                <w:sz w:val="24"/>
                <w:szCs w:val="24"/>
              </w:rPr>
            </w:r>
            <w:r w:rsidR="00CC77B1" w:rsidRPr="00CC77B1">
              <w:rPr>
                <w:rFonts w:ascii="Vadana" w:hAnsi="Vadana"/>
                <w:noProof/>
                <w:webHidden/>
                <w:sz w:val="24"/>
                <w:szCs w:val="24"/>
              </w:rPr>
              <w:fldChar w:fldCharType="separate"/>
            </w:r>
            <w:r w:rsidR="00CC77B1" w:rsidRPr="00CC77B1">
              <w:rPr>
                <w:rFonts w:ascii="Vadana" w:hAnsi="Vadana"/>
                <w:noProof/>
                <w:webHidden/>
                <w:sz w:val="24"/>
                <w:szCs w:val="24"/>
              </w:rPr>
              <w:t>4</w:t>
            </w:r>
            <w:r w:rsidR="00CC77B1" w:rsidRPr="00CC77B1">
              <w:rPr>
                <w:rFonts w:ascii="Vadana" w:hAnsi="Vadana"/>
                <w:noProof/>
                <w:webHidden/>
                <w:sz w:val="24"/>
                <w:szCs w:val="24"/>
              </w:rPr>
              <w:fldChar w:fldCharType="end"/>
            </w:r>
          </w:hyperlink>
        </w:p>
        <w:p w:rsidR="00CC77B1" w:rsidRPr="00CC77B1" w:rsidRDefault="003613A4">
          <w:pPr>
            <w:pStyle w:val="TOC2"/>
            <w:tabs>
              <w:tab w:val="right" w:leader="dot" w:pos="9016"/>
            </w:tabs>
            <w:rPr>
              <w:rFonts w:ascii="Vadana" w:eastAsiaTheme="minorEastAsia" w:hAnsi="Vadana" w:cstheme="minorBidi"/>
              <w:noProof/>
              <w:snapToGrid/>
              <w:sz w:val="24"/>
              <w:szCs w:val="24"/>
              <w:lang w:val="en-US"/>
            </w:rPr>
          </w:pPr>
          <w:hyperlink w:anchor="_Toc515489517" w:history="1">
            <w:r w:rsidR="00CC77B1" w:rsidRPr="00CC77B1">
              <w:rPr>
                <w:rStyle w:val="Hyperlink"/>
                <w:rFonts w:ascii="Vadana" w:hAnsi="Vadana"/>
                <w:noProof/>
                <w:sz w:val="24"/>
                <w:szCs w:val="24"/>
              </w:rPr>
              <w:t>Related works</w:t>
            </w:r>
            <w:r w:rsidR="00CC77B1" w:rsidRPr="00CC77B1">
              <w:rPr>
                <w:rFonts w:ascii="Vadana" w:hAnsi="Vadana"/>
                <w:noProof/>
                <w:webHidden/>
                <w:sz w:val="24"/>
                <w:szCs w:val="24"/>
              </w:rPr>
              <w:tab/>
            </w:r>
            <w:r w:rsidR="00CC77B1" w:rsidRPr="00CC77B1">
              <w:rPr>
                <w:rFonts w:ascii="Vadana" w:hAnsi="Vadana"/>
                <w:noProof/>
                <w:webHidden/>
                <w:sz w:val="24"/>
                <w:szCs w:val="24"/>
              </w:rPr>
              <w:fldChar w:fldCharType="begin"/>
            </w:r>
            <w:r w:rsidR="00CC77B1" w:rsidRPr="00CC77B1">
              <w:rPr>
                <w:rFonts w:ascii="Vadana" w:hAnsi="Vadana"/>
                <w:noProof/>
                <w:webHidden/>
                <w:sz w:val="24"/>
                <w:szCs w:val="24"/>
              </w:rPr>
              <w:instrText xml:space="preserve"> PAGEREF _Toc515489517 \h </w:instrText>
            </w:r>
            <w:r w:rsidR="00CC77B1" w:rsidRPr="00CC77B1">
              <w:rPr>
                <w:rFonts w:ascii="Vadana" w:hAnsi="Vadana"/>
                <w:noProof/>
                <w:webHidden/>
                <w:sz w:val="24"/>
                <w:szCs w:val="24"/>
              </w:rPr>
            </w:r>
            <w:r w:rsidR="00CC77B1" w:rsidRPr="00CC77B1">
              <w:rPr>
                <w:rFonts w:ascii="Vadana" w:hAnsi="Vadana"/>
                <w:noProof/>
                <w:webHidden/>
                <w:sz w:val="24"/>
                <w:szCs w:val="24"/>
              </w:rPr>
              <w:fldChar w:fldCharType="separate"/>
            </w:r>
            <w:r w:rsidR="00CC77B1" w:rsidRPr="00CC77B1">
              <w:rPr>
                <w:rFonts w:ascii="Vadana" w:hAnsi="Vadana"/>
                <w:noProof/>
                <w:webHidden/>
                <w:sz w:val="24"/>
                <w:szCs w:val="24"/>
              </w:rPr>
              <w:t>4</w:t>
            </w:r>
            <w:r w:rsidR="00CC77B1" w:rsidRPr="00CC77B1">
              <w:rPr>
                <w:rFonts w:ascii="Vadana" w:hAnsi="Vadana"/>
                <w:noProof/>
                <w:webHidden/>
                <w:sz w:val="24"/>
                <w:szCs w:val="24"/>
              </w:rPr>
              <w:fldChar w:fldCharType="end"/>
            </w:r>
          </w:hyperlink>
        </w:p>
        <w:p w:rsidR="00CC77B1" w:rsidRPr="00CC77B1" w:rsidRDefault="003613A4">
          <w:pPr>
            <w:pStyle w:val="TOC1"/>
            <w:tabs>
              <w:tab w:val="right" w:leader="dot" w:pos="9016"/>
            </w:tabs>
            <w:rPr>
              <w:rFonts w:ascii="Vadana" w:eastAsiaTheme="minorEastAsia" w:hAnsi="Vadana" w:cstheme="minorBidi"/>
              <w:noProof/>
              <w:snapToGrid/>
              <w:sz w:val="24"/>
              <w:szCs w:val="24"/>
              <w:lang w:val="en-US"/>
            </w:rPr>
          </w:pPr>
          <w:hyperlink w:anchor="_Toc515489518" w:history="1">
            <w:r w:rsidR="00CC77B1" w:rsidRPr="00CC77B1">
              <w:rPr>
                <w:rStyle w:val="Hyperlink"/>
                <w:rFonts w:ascii="Vadana" w:hAnsi="Vadana"/>
                <w:noProof/>
                <w:sz w:val="24"/>
                <w:szCs w:val="24"/>
              </w:rPr>
              <w:t>Experimental methodology</w:t>
            </w:r>
            <w:r w:rsidR="00CC77B1" w:rsidRPr="00CC77B1">
              <w:rPr>
                <w:rFonts w:ascii="Vadana" w:hAnsi="Vadana"/>
                <w:noProof/>
                <w:webHidden/>
                <w:sz w:val="24"/>
                <w:szCs w:val="24"/>
              </w:rPr>
              <w:tab/>
            </w:r>
            <w:r w:rsidR="00CC77B1" w:rsidRPr="00CC77B1">
              <w:rPr>
                <w:rFonts w:ascii="Vadana" w:hAnsi="Vadana"/>
                <w:noProof/>
                <w:webHidden/>
                <w:sz w:val="24"/>
                <w:szCs w:val="24"/>
              </w:rPr>
              <w:fldChar w:fldCharType="begin"/>
            </w:r>
            <w:r w:rsidR="00CC77B1" w:rsidRPr="00CC77B1">
              <w:rPr>
                <w:rFonts w:ascii="Vadana" w:hAnsi="Vadana"/>
                <w:noProof/>
                <w:webHidden/>
                <w:sz w:val="24"/>
                <w:szCs w:val="24"/>
              </w:rPr>
              <w:instrText xml:space="preserve"> PAGEREF _Toc515489518 \h </w:instrText>
            </w:r>
            <w:r w:rsidR="00CC77B1" w:rsidRPr="00CC77B1">
              <w:rPr>
                <w:rFonts w:ascii="Vadana" w:hAnsi="Vadana"/>
                <w:noProof/>
                <w:webHidden/>
                <w:sz w:val="24"/>
                <w:szCs w:val="24"/>
              </w:rPr>
            </w:r>
            <w:r w:rsidR="00CC77B1" w:rsidRPr="00CC77B1">
              <w:rPr>
                <w:rFonts w:ascii="Vadana" w:hAnsi="Vadana"/>
                <w:noProof/>
                <w:webHidden/>
                <w:sz w:val="24"/>
                <w:szCs w:val="24"/>
              </w:rPr>
              <w:fldChar w:fldCharType="separate"/>
            </w:r>
            <w:r w:rsidR="00CC77B1" w:rsidRPr="00CC77B1">
              <w:rPr>
                <w:rFonts w:ascii="Vadana" w:hAnsi="Vadana"/>
                <w:noProof/>
                <w:webHidden/>
                <w:sz w:val="24"/>
                <w:szCs w:val="24"/>
              </w:rPr>
              <w:t>5</w:t>
            </w:r>
            <w:r w:rsidR="00CC77B1" w:rsidRPr="00CC77B1">
              <w:rPr>
                <w:rFonts w:ascii="Vadana" w:hAnsi="Vadana"/>
                <w:noProof/>
                <w:webHidden/>
                <w:sz w:val="24"/>
                <w:szCs w:val="24"/>
              </w:rPr>
              <w:fldChar w:fldCharType="end"/>
            </w:r>
          </w:hyperlink>
        </w:p>
        <w:p w:rsidR="00CC77B1" w:rsidRPr="00CC77B1" w:rsidRDefault="003613A4">
          <w:pPr>
            <w:pStyle w:val="TOC2"/>
            <w:tabs>
              <w:tab w:val="right" w:leader="dot" w:pos="9016"/>
            </w:tabs>
            <w:rPr>
              <w:rFonts w:ascii="Vadana" w:eastAsiaTheme="minorEastAsia" w:hAnsi="Vadana" w:cstheme="minorBidi"/>
              <w:noProof/>
              <w:snapToGrid/>
              <w:sz w:val="24"/>
              <w:szCs w:val="24"/>
              <w:lang w:val="en-US"/>
            </w:rPr>
          </w:pPr>
          <w:hyperlink w:anchor="_Toc515489519" w:history="1">
            <w:r w:rsidR="00CC77B1" w:rsidRPr="00CC77B1">
              <w:rPr>
                <w:rStyle w:val="Hyperlink"/>
                <w:rFonts w:ascii="Vadana" w:hAnsi="Vadana"/>
                <w:noProof/>
                <w:sz w:val="24"/>
                <w:szCs w:val="24"/>
              </w:rPr>
              <w:t>Project design</w:t>
            </w:r>
            <w:r w:rsidR="00CC77B1" w:rsidRPr="00CC77B1">
              <w:rPr>
                <w:rFonts w:ascii="Vadana" w:hAnsi="Vadana"/>
                <w:noProof/>
                <w:webHidden/>
                <w:sz w:val="24"/>
                <w:szCs w:val="24"/>
              </w:rPr>
              <w:tab/>
            </w:r>
            <w:r w:rsidR="00CC77B1" w:rsidRPr="00CC77B1">
              <w:rPr>
                <w:rFonts w:ascii="Vadana" w:hAnsi="Vadana"/>
                <w:noProof/>
                <w:webHidden/>
                <w:sz w:val="24"/>
                <w:szCs w:val="24"/>
              </w:rPr>
              <w:fldChar w:fldCharType="begin"/>
            </w:r>
            <w:r w:rsidR="00CC77B1" w:rsidRPr="00CC77B1">
              <w:rPr>
                <w:rFonts w:ascii="Vadana" w:hAnsi="Vadana"/>
                <w:noProof/>
                <w:webHidden/>
                <w:sz w:val="24"/>
                <w:szCs w:val="24"/>
              </w:rPr>
              <w:instrText xml:space="preserve"> PAGEREF _Toc515489519 \h </w:instrText>
            </w:r>
            <w:r w:rsidR="00CC77B1" w:rsidRPr="00CC77B1">
              <w:rPr>
                <w:rFonts w:ascii="Vadana" w:hAnsi="Vadana"/>
                <w:noProof/>
                <w:webHidden/>
                <w:sz w:val="24"/>
                <w:szCs w:val="24"/>
              </w:rPr>
            </w:r>
            <w:r w:rsidR="00CC77B1" w:rsidRPr="00CC77B1">
              <w:rPr>
                <w:rFonts w:ascii="Vadana" w:hAnsi="Vadana"/>
                <w:noProof/>
                <w:webHidden/>
                <w:sz w:val="24"/>
                <w:szCs w:val="24"/>
              </w:rPr>
              <w:fldChar w:fldCharType="separate"/>
            </w:r>
            <w:r w:rsidR="00CC77B1" w:rsidRPr="00CC77B1">
              <w:rPr>
                <w:rFonts w:ascii="Vadana" w:hAnsi="Vadana"/>
                <w:noProof/>
                <w:webHidden/>
                <w:sz w:val="24"/>
                <w:szCs w:val="24"/>
              </w:rPr>
              <w:t>5</w:t>
            </w:r>
            <w:r w:rsidR="00CC77B1" w:rsidRPr="00CC77B1">
              <w:rPr>
                <w:rFonts w:ascii="Vadana" w:hAnsi="Vadana"/>
                <w:noProof/>
                <w:webHidden/>
                <w:sz w:val="24"/>
                <w:szCs w:val="24"/>
              </w:rPr>
              <w:fldChar w:fldCharType="end"/>
            </w:r>
          </w:hyperlink>
        </w:p>
        <w:p w:rsidR="00CC77B1" w:rsidRPr="00CC77B1" w:rsidRDefault="003613A4">
          <w:pPr>
            <w:pStyle w:val="TOC2"/>
            <w:tabs>
              <w:tab w:val="right" w:leader="dot" w:pos="9016"/>
            </w:tabs>
            <w:rPr>
              <w:rFonts w:ascii="Vadana" w:eastAsiaTheme="minorEastAsia" w:hAnsi="Vadana" w:cstheme="minorBidi"/>
              <w:noProof/>
              <w:snapToGrid/>
              <w:sz w:val="24"/>
              <w:szCs w:val="24"/>
              <w:lang w:val="en-US"/>
            </w:rPr>
          </w:pPr>
          <w:hyperlink w:anchor="_Toc515489520" w:history="1">
            <w:r w:rsidR="00CC77B1" w:rsidRPr="00CC77B1">
              <w:rPr>
                <w:rStyle w:val="Hyperlink"/>
                <w:rFonts w:ascii="Vadana" w:hAnsi="Vadana"/>
                <w:noProof/>
                <w:sz w:val="24"/>
                <w:szCs w:val="24"/>
              </w:rPr>
              <w:t>Technical design</w:t>
            </w:r>
            <w:r w:rsidR="00CC77B1" w:rsidRPr="00CC77B1">
              <w:rPr>
                <w:rFonts w:ascii="Vadana" w:hAnsi="Vadana"/>
                <w:noProof/>
                <w:webHidden/>
                <w:sz w:val="24"/>
                <w:szCs w:val="24"/>
              </w:rPr>
              <w:tab/>
            </w:r>
            <w:r w:rsidR="00CC77B1" w:rsidRPr="00CC77B1">
              <w:rPr>
                <w:rFonts w:ascii="Vadana" w:hAnsi="Vadana"/>
                <w:noProof/>
                <w:webHidden/>
                <w:sz w:val="24"/>
                <w:szCs w:val="24"/>
              </w:rPr>
              <w:fldChar w:fldCharType="begin"/>
            </w:r>
            <w:r w:rsidR="00CC77B1" w:rsidRPr="00CC77B1">
              <w:rPr>
                <w:rFonts w:ascii="Vadana" w:hAnsi="Vadana"/>
                <w:noProof/>
                <w:webHidden/>
                <w:sz w:val="24"/>
                <w:szCs w:val="24"/>
              </w:rPr>
              <w:instrText xml:space="preserve"> PAGEREF _Toc515489520 \h </w:instrText>
            </w:r>
            <w:r w:rsidR="00CC77B1" w:rsidRPr="00CC77B1">
              <w:rPr>
                <w:rFonts w:ascii="Vadana" w:hAnsi="Vadana"/>
                <w:noProof/>
                <w:webHidden/>
                <w:sz w:val="24"/>
                <w:szCs w:val="24"/>
              </w:rPr>
            </w:r>
            <w:r w:rsidR="00CC77B1" w:rsidRPr="00CC77B1">
              <w:rPr>
                <w:rFonts w:ascii="Vadana" w:hAnsi="Vadana"/>
                <w:noProof/>
                <w:webHidden/>
                <w:sz w:val="24"/>
                <w:szCs w:val="24"/>
              </w:rPr>
              <w:fldChar w:fldCharType="separate"/>
            </w:r>
            <w:r w:rsidR="00CC77B1" w:rsidRPr="00CC77B1">
              <w:rPr>
                <w:rFonts w:ascii="Vadana" w:hAnsi="Vadana"/>
                <w:noProof/>
                <w:webHidden/>
                <w:sz w:val="24"/>
                <w:szCs w:val="24"/>
              </w:rPr>
              <w:t>6</w:t>
            </w:r>
            <w:r w:rsidR="00CC77B1" w:rsidRPr="00CC77B1">
              <w:rPr>
                <w:rFonts w:ascii="Vadana" w:hAnsi="Vadana"/>
                <w:noProof/>
                <w:webHidden/>
                <w:sz w:val="24"/>
                <w:szCs w:val="24"/>
              </w:rPr>
              <w:fldChar w:fldCharType="end"/>
            </w:r>
          </w:hyperlink>
        </w:p>
        <w:p w:rsidR="00CC77B1" w:rsidRPr="00CC77B1" w:rsidRDefault="003613A4">
          <w:pPr>
            <w:pStyle w:val="TOC1"/>
            <w:tabs>
              <w:tab w:val="right" w:leader="dot" w:pos="9016"/>
            </w:tabs>
            <w:rPr>
              <w:rFonts w:ascii="Vadana" w:eastAsiaTheme="minorEastAsia" w:hAnsi="Vadana" w:cstheme="minorBidi"/>
              <w:noProof/>
              <w:snapToGrid/>
              <w:sz w:val="24"/>
              <w:szCs w:val="24"/>
              <w:lang w:val="en-US"/>
            </w:rPr>
          </w:pPr>
          <w:hyperlink w:anchor="_Toc515489521" w:history="1">
            <w:r w:rsidR="00CC77B1" w:rsidRPr="00CC77B1">
              <w:rPr>
                <w:rStyle w:val="Hyperlink"/>
                <w:rFonts w:ascii="Vadana" w:hAnsi="Vadana"/>
                <w:noProof/>
                <w:sz w:val="24"/>
                <w:szCs w:val="24"/>
              </w:rPr>
              <w:t>Result and discussion</w:t>
            </w:r>
            <w:r w:rsidR="00CC77B1" w:rsidRPr="00CC77B1">
              <w:rPr>
                <w:rFonts w:ascii="Vadana" w:hAnsi="Vadana"/>
                <w:noProof/>
                <w:webHidden/>
                <w:sz w:val="24"/>
                <w:szCs w:val="24"/>
              </w:rPr>
              <w:tab/>
            </w:r>
            <w:r w:rsidR="00CC77B1" w:rsidRPr="00CC77B1">
              <w:rPr>
                <w:rFonts w:ascii="Vadana" w:hAnsi="Vadana"/>
                <w:noProof/>
                <w:webHidden/>
                <w:sz w:val="24"/>
                <w:szCs w:val="24"/>
              </w:rPr>
              <w:fldChar w:fldCharType="begin"/>
            </w:r>
            <w:r w:rsidR="00CC77B1" w:rsidRPr="00CC77B1">
              <w:rPr>
                <w:rFonts w:ascii="Vadana" w:hAnsi="Vadana"/>
                <w:noProof/>
                <w:webHidden/>
                <w:sz w:val="24"/>
                <w:szCs w:val="24"/>
              </w:rPr>
              <w:instrText xml:space="preserve"> PAGEREF _Toc515489521 \h </w:instrText>
            </w:r>
            <w:r w:rsidR="00CC77B1" w:rsidRPr="00CC77B1">
              <w:rPr>
                <w:rFonts w:ascii="Vadana" w:hAnsi="Vadana"/>
                <w:noProof/>
                <w:webHidden/>
                <w:sz w:val="24"/>
                <w:szCs w:val="24"/>
              </w:rPr>
            </w:r>
            <w:r w:rsidR="00CC77B1" w:rsidRPr="00CC77B1">
              <w:rPr>
                <w:rFonts w:ascii="Vadana" w:hAnsi="Vadana"/>
                <w:noProof/>
                <w:webHidden/>
                <w:sz w:val="24"/>
                <w:szCs w:val="24"/>
              </w:rPr>
              <w:fldChar w:fldCharType="separate"/>
            </w:r>
            <w:r w:rsidR="00CC77B1" w:rsidRPr="00CC77B1">
              <w:rPr>
                <w:rFonts w:ascii="Vadana" w:hAnsi="Vadana"/>
                <w:noProof/>
                <w:webHidden/>
                <w:sz w:val="24"/>
                <w:szCs w:val="24"/>
              </w:rPr>
              <w:t>8</w:t>
            </w:r>
            <w:r w:rsidR="00CC77B1" w:rsidRPr="00CC77B1">
              <w:rPr>
                <w:rFonts w:ascii="Vadana" w:hAnsi="Vadana"/>
                <w:noProof/>
                <w:webHidden/>
                <w:sz w:val="24"/>
                <w:szCs w:val="24"/>
              </w:rPr>
              <w:fldChar w:fldCharType="end"/>
            </w:r>
          </w:hyperlink>
        </w:p>
        <w:p w:rsidR="00CC77B1" w:rsidRPr="00CC77B1" w:rsidRDefault="003613A4">
          <w:pPr>
            <w:pStyle w:val="TOC1"/>
            <w:tabs>
              <w:tab w:val="right" w:leader="dot" w:pos="9016"/>
            </w:tabs>
            <w:rPr>
              <w:rFonts w:ascii="Vadana" w:eastAsiaTheme="minorEastAsia" w:hAnsi="Vadana" w:cstheme="minorBidi"/>
              <w:noProof/>
              <w:snapToGrid/>
              <w:sz w:val="24"/>
              <w:szCs w:val="24"/>
              <w:lang w:val="en-US"/>
            </w:rPr>
          </w:pPr>
          <w:hyperlink w:anchor="_Toc515489522" w:history="1">
            <w:r w:rsidR="00CC77B1" w:rsidRPr="00CC77B1">
              <w:rPr>
                <w:rStyle w:val="Hyperlink"/>
                <w:rFonts w:ascii="Vadana" w:hAnsi="Vadana"/>
                <w:noProof/>
                <w:sz w:val="24"/>
                <w:szCs w:val="24"/>
              </w:rPr>
              <w:t>Conclusion</w:t>
            </w:r>
            <w:r w:rsidR="00CC77B1" w:rsidRPr="00CC77B1">
              <w:rPr>
                <w:rFonts w:ascii="Vadana" w:hAnsi="Vadana"/>
                <w:noProof/>
                <w:webHidden/>
                <w:sz w:val="24"/>
                <w:szCs w:val="24"/>
              </w:rPr>
              <w:tab/>
            </w:r>
            <w:r w:rsidR="00CC77B1" w:rsidRPr="00CC77B1">
              <w:rPr>
                <w:rFonts w:ascii="Vadana" w:hAnsi="Vadana"/>
                <w:noProof/>
                <w:webHidden/>
                <w:sz w:val="24"/>
                <w:szCs w:val="24"/>
              </w:rPr>
              <w:fldChar w:fldCharType="begin"/>
            </w:r>
            <w:r w:rsidR="00CC77B1" w:rsidRPr="00CC77B1">
              <w:rPr>
                <w:rFonts w:ascii="Vadana" w:hAnsi="Vadana"/>
                <w:noProof/>
                <w:webHidden/>
                <w:sz w:val="24"/>
                <w:szCs w:val="24"/>
              </w:rPr>
              <w:instrText xml:space="preserve"> PAGEREF _Toc515489522 \h </w:instrText>
            </w:r>
            <w:r w:rsidR="00CC77B1" w:rsidRPr="00CC77B1">
              <w:rPr>
                <w:rFonts w:ascii="Vadana" w:hAnsi="Vadana"/>
                <w:noProof/>
                <w:webHidden/>
                <w:sz w:val="24"/>
                <w:szCs w:val="24"/>
              </w:rPr>
            </w:r>
            <w:r w:rsidR="00CC77B1" w:rsidRPr="00CC77B1">
              <w:rPr>
                <w:rFonts w:ascii="Vadana" w:hAnsi="Vadana"/>
                <w:noProof/>
                <w:webHidden/>
                <w:sz w:val="24"/>
                <w:szCs w:val="24"/>
              </w:rPr>
              <w:fldChar w:fldCharType="separate"/>
            </w:r>
            <w:r w:rsidR="00CC77B1" w:rsidRPr="00CC77B1">
              <w:rPr>
                <w:rFonts w:ascii="Vadana" w:hAnsi="Vadana"/>
                <w:noProof/>
                <w:webHidden/>
                <w:sz w:val="24"/>
                <w:szCs w:val="24"/>
              </w:rPr>
              <w:t>9</w:t>
            </w:r>
            <w:r w:rsidR="00CC77B1" w:rsidRPr="00CC77B1">
              <w:rPr>
                <w:rFonts w:ascii="Vadana" w:hAnsi="Vadana"/>
                <w:noProof/>
                <w:webHidden/>
                <w:sz w:val="24"/>
                <w:szCs w:val="24"/>
              </w:rPr>
              <w:fldChar w:fldCharType="end"/>
            </w:r>
          </w:hyperlink>
        </w:p>
        <w:p w:rsidR="00CC77B1" w:rsidRPr="00CC77B1" w:rsidRDefault="003613A4">
          <w:pPr>
            <w:pStyle w:val="TOC1"/>
            <w:tabs>
              <w:tab w:val="right" w:leader="dot" w:pos="9016"/>
            </w:tabs>
            <w:rPr>
              <w:rFonts w:ascii="Vadana" w:eastAsiaTheme="minorEastAsia" w:hAnsi="Vadana" w:cstheme="minorBidi"/>
              <w:noProof/>
              <w:snapToGrid/>
              <w:sz w:val="24"/>
              <w:szCs w:val="24"/>
              <w:lang w:val="en-US"/>
            </w:rPr>
          </w:pPr>
          <w:hyperlink w:anchor="_Toc515489523" w:history="1">
            <w:r w:rsidR="00CC77B1" w:rsidRPr="00CC77B1">
              <w:rPr>
                <w:rStyle w:val="Hyperlink"/>
                <w:rFonts w:ascii="Vadana" w:hAnsi="Vadana"/>
                <w:noProof/>
                <w:sz w:val="24"/>
                <w:szCs w:val="24"/>
              </w:rPr>
              <w:t>Future work</w:t>
            </w:r>
            <w:r w:rsidR="00CC77B1" w:rsidRPr="00CC77B1">
              <w:rPr>
                <w:rFonts w:ascii="Vadana" w:hAnsi="Vadana"/>
                <w:noProof/>
                <w:webHidden/>
                <w:sz w:val="24"/>
                <w:szCs w:val="24"/>
              </w:rPr>
              <w:tab/>
            </w:r>
            <w:r w:rsidR="00CC77B1" w:rsidRPr="00CC77B1">
              <w:rPr>
                <w:rFonts w:ascii="Vadana" w:hAnsi="Vadana"/>
                <w:noProof/>
                <w:webHidden/>
                <w:sz w:val="24"/>
                <w:szCs w:val="24"/>
              </w:rPr>
              <w:fldChar w:fldCharType="begin"/>
            </w:r>
            <w:r w:rsidR="00CC77B1" w:rsidRPr="00CC77B1">
              <w:rPr>
                <w:rFonts w:ascii="Vadana" w:hAnsi="Vadana"/>
                <w:noProof/>
                <w:webHidden/>
                <w:sz w:val="24"/>
                <w:szCs w:val="24"/>
              </w:rPr>
              <w:instrText xml:space="preserve"> PAGEREF _Toc515489523 \h </w:instrText>
            </w:r>
            <w:r w:rsidR="00CC77B1" w:rsidRPr="00CC77B1">
              <w:rPr>
                <w:rFonts w:ascii="Vadana" w:hAnsi="Vadana"/>
                <w:noProof/>
                <w:webHidden/>
                <w:sz w:val="24"/>
                <w:szCs w:val="24"/>
              </w:rPr>
            </w:r>
            <w:r w:rsidR="00CC77B1" w:rsidRPr="00CC77B1">
              <w:rPr>
                <w:rFonts w:ascii="Vadana" w:hAnsi="Vadana"/>
                <w:noProof/>
                <w:webHidden/>
                <w:sz w:val="24"/>
                <w:szCs w:val="24"/>
              </w:rPr>
              <w:fldChar w:fldCharType="separate"/>
            </w:r>
            <w:r w:rsidR="00CC77B1" w:rsidRPr="00CC77B1">
              <w:rPr>
                <w:rFonts w:ascii="Vadana" w:hAnsi="Vadana"/>
                <w:noProof/>
                <w:webHidden/>
                <w:sz w:val="24"/>
                <w:szCs w:val="24"/>
              </w:rPr>
              <w:t>10</w:t>
            </w:r>
            <w:r w:rsidR="00CC77B1" w:rsidRPr="00CC77B1">
              <w:rPr>
                <w:rFonts w:ascii="Vadana" w:hAnsi="Vadana"/>
                <w:noProof/>
                <w:webHidden/>
                <w:sz w:val="24"/>
                <w:szCs w:val="24"/>
              </w:rPr>
              <w:fldChar w:fldCharType="end"/>
            </w:r>
          </w:hyperlink>
        </w:p>
        <w:p w:rsidR="00CC77B1" w:rsidRPr="00CC77B1" w:rsidRDefault="003613A4">
          <w:pPr>
            <w:pStyle w:val="TOC1"/>
            <w:tabs>
              <w:tab w:val="right" w:leader="dot" w:pos="9016"/>
            </w:tabs>
            <w:rPr>
              <w:rFonts w:ascii="Vadana" w:eastAsiaTheme="minorEastAsia" w:hAnsi="Vadana" w:cstheme="minorBidi"/>
              <w:noProof/>
              <w:snapToGrid/>
              <w:sz w:val="24"/>
              <w:szCs w:val="24"/>
              <w:lang w:val="en-US"/>
            </w:rPr>
          </w:pPr>
          <w:hyperlink w:anchor="_Toc515489524" w:history="1">
            <w:r w:rsidR="00CC77B1" w:rsidRPr="00CC77B1">
              <w:rPr>
                <w:rStyle w:val="Hyperlink"/>
                <w:rFonts w:ascii="Vadana" w:hAnsi="Vadana"/>
                <w:noProof/>
                <w:sz w:val="24"/>
                <w:szCs w:val="24"/>
              </w:rPr>
              <w:t>Bibliography</w:t>
            </w:r>
            <w:r w:rsidR="00CC77B1" w:rsidRPr="00CC77B1">
              <w:rPr>
                <w:rFonts w:ascii="Vadana" w:hAnsi="Vadana"/>
                <w:noProof/>
                <w:webHidden/>
                <w:sz w:val="24"/>
                <w:szCs w:val="24"/>
              </w:rPr>
              <w:tab/>
            </w:r>
            <w:r w:rsidR="00CC77B1" w:rsidRPr="00CC77B1">
              <w:rPr>
                <w:rFonts w:ascii="Vadana" w:hAnsi="Vadana"/>
                <w:noProof/>
                <w:webHidden/>
                <w:sz w:val="24"/>
                <w:szCs w:val="24"/>
              </w:rPr>
              <w:fldChar w:fldCharType="begin"/>
            </w:r>
            <w:r w:rsidR="00CC77B1" w:rsidRPr="00CC77B1">
              <w:rPr>
                <w:rFonts w:ascii="Vadana" w:hAnsi="Vadana"/>
                <w:noProof/>
                <w:webHidden/>
                <w:sz w:val="24"/>
                <w:szCs w:val="24"/>
              </w:rPr>
              <w:instrText xml:space="preserve"> PAGEREF _Toc515489524 \h </w:instrText>
            </w:r>
            <w:r w:rsidR="00CC77B1" w:rsidRPr="00CC77B1">
              <w:rPr>
                <w:rFonts w:ascii="Vadana" w:hAnsi="Vadana"/>
                <w:noProof/>
                <w:webHidden/>
                <w:sz w:val="24"/>
                <w:szCs w:val="24"/>
              </w:rPr>
            </w:r>
            <w:r w:rsidR="00CC77B1" w:rsidRPr="00CC77B1">
              <w:rPr>
                <w:rFonts w:ascii="Vadana" w:hAnsi="Vadana"/>
                <w:noProof/>
                <w:webHidden/>
                <w:sz w:val="24"/>
                <w:szCs w:val="24"/>
              </w:rPr>
              <w:fldChar w:fldCharType="separate"/>
            </w:r>
            <w:r w:rsidR="00CC77B1" w:rsidRPr="00CC77B1">
              <w:rPr>
                <w:rFonts w:ascii="Vadana" w:hAnsi="Vadana"/>
                <w:noProof/>
                <w:webHidden/>
                <w:sz w:val="24"/>
                <w:szCs w:val="24"/>
              </w:rPr>
              <w:t>10</w:t>
            </w:r>
            <w:r w:rsidR="00CC77B1" w:rsidRPr="00CC77B1">
              <w:rPr>
                <w:rFonts w:ascii="Vadana" w:hAnsi="Vadana"/>
                <w:noProof/>
                <w:webHidden/>
                <w:sz w:val="24"/>
                <w:szCs w:val="24"/>
              </w:rPr>
              <w:fldChar w:fldCharType="end"/>
            </w:r>
          </w:hyperlink>
        </w:p>
        <w:p w:rsidR="00396D0C" w:rsidRPr="00CC77B1" w:rsidRDefault="00396D0C">
          <w:pPr>
            <w:rPr>
              <w:rFonts w:ascii="Vadana" w:hAnsi="Vadana"/>
              <w:sz w:val="24"/>
              <w:szCs w:val="24"/>
            </w:rPr>
          </w:pPr>
          <w:r w:rsidRPr="00CC77B1">
            <w:rPr>
              <w:rFonts w:ascii="Vadana" w:hAnsi="Vadana"/>
              <w:b/>
              <w:bCs/>
              <w:noProof/>
              <w:sz w:val="24"/>
              <w:szCs w:val="24"/>
            </w:rPr>
            <w:fldChar w:fldCharType="end"/>
          </w:r>
        </w:p>
      </w:sdtContent>
    </w:sdt>
    <w:p w:rsidR="00396D0C" w:rsidRPr="00CC77B1" w:rsidRDefault="00396D0C" w:rsidP="00396D0C">
      <w:pPr>
        <w:rPr>
          <w:rFonts w:ascii="Vadana" w:hAnsi="Vadana"/>
          <w:sz w:val="24"/>
          <w:szCs w:val="24"/>
        </w:rPr>
      </w:pPr>
    </w:p>
    <w:p w:rsidR="00CC77B1" w:rsidRPr="00CC77B1" w:rsidRDefault="00CC77B1" w:rsidP="000C4E18">
      <w:pPr>
        <w:pStyle w:val="Heading1"/>
        <w:rPr>
          <w:rFonts w:ascii="Vadana" w:hAnsi="Vadana"/>
          <w:sz w:val="24"/>
          <w:szCs w:val="24"/>
        </w:rPr>
      </w:pPr>
      <w:bookmarkStart w:id="5" w:name="_Toc515489511"/>
    </w:p>
    <w:p w:rsidR="00CC77B1" w:rsidRDefault="00CC77B1" w:rsidP="000C4E18">
      <w:pPr>
        <w:pStyle w:val="Heading1"/>
        <w:rPr>
          <w:rFonts w:ascii="Vadana" w:hAnsi="Vadana"/>
          <w:sz w:val="24"/>
          <w:szCs w:val="24"/>
        </w:rPr>
      </w:pPr>
    </w:p>
    <w:p w:rsidR="00CC77B1" w:rsidRDefault="00CC77B1" w:rsidP="00CC77B1"/>
    <w:p w:rsidR="00CC77B1" w:rsidRDefault="00CC77B1" w:rsidP="00CC77B1"/>
    <w:p w:rsidR="00CC77B1" w:rsidRDefault="00CC77B1" w:rsidP="00CC77B1"/>
    <w:p w:rsidR="00CC77B1" w:rsidRDefault="00CC77B1" w:rsidP="00CC77B1"/>
    <w:p w:rsidR="00CC77B1" w:rsidRDefault="00CC77B1" w:rsidP="00CC77B1"/>
    <w:p w:rsidR="00CC77B1" w:rsidRDefault="00CC77B1" w:rsidP="00CC77B1"/>
    <w:p w:rsidR="00CC77B1" w:rsidRDefault="00CC77B1" w:rsidP="00CC77B1"/>
    <w:p w:rsidR="00CC77B1" w:rsidRDefault="00CC77B1" w:rsidP="00CC77B1"/>
    <w:p w:rsidR="00CC77B1" w:rsidRDefault="00CC77B1" w:rsidP="00CC77B1"/>
    <w:p w:rsidR="00CC77B1" w:rsidRDefault="00CC77B1" w:rsidP="00CC77B1"/>
    <w:p w:rsidR="00CC77B1" w:rsidRDefault="00CC77B1" w:rsidP="00CC77B1"/>
    <w:p w:rsidR="00CC77B1" w:rsidRDefault="00CC77B1" w:rsidP="00CC77B1"/>
    <w:p w:rsidR="00CC77B1" w:rsidRDefault="00CC77B1" w:rsidP="00CC77B1"/>
    <w:p w:rsidR="00CC77B1" w:rsidRDefault="00CC77B1" w:rsidP="00CC77B1"/>
    <w:p w:rsidR="00CC77B1" w:rsidRPr="00CC77B1" w:rsidRDefault="00CC77B1" w:rsidP="00CC77B1"/>
    <w:p w:rsidR="007D69DD" w:rsidRPr="00CC77B1" w:rsidRDefault="007D69DD" w:rsidP="000C4E18">
      <w:pPr>
        <w:pStyle w:val="Heading1"/>
        <w:rPr>
          <w:rFonts w:ascii="Vadana" w:hAnsi="Vadana"/>
          <w:sz w:val="24"/>
          <w:szCs w:val="24"/>
        </w:rPr>
      </w:pPr>
      <w:r w:rsidRPr="00CC77B1">
        <w:rPr>
          <w:rFonts w:ascii="Vadana" w:hAnsi="Vadana"/>
          <w:sz w:val="24"/>
          <w:szCs w:val="24"/>
        </w:rPr>
        <w:lastRenderedPageBreak/>
        <w:t>Introduction</w:t>
      </w:r>
      <w:bookmarkEnd w:id="0"/>
      <w:bookmarkEnd w:id="5"/>
    </w:p>
    <w:p w:rsidR="003D04E8" w:rsidRPr="00CC77B1" w:rsidRDefault="005A0868" w:rsidP="00D20B6B">
      <w:pPr>
        <w:pStyle w:val="NormalWeb"/>
        <w:spacing w:line="360" w:lineRule="auto"/>
        <w:jc w:val="both"/>
        <w:rPr>
          <w:rFonts w:ascii="Vadana" w:hAnsi="Vadana" w:cs="Arial"/>
          <w:color w:val="333333"/>
          <w:shd w:val="clear" w:color="auto" w:fill="FFFFFF"/>
        </w:rPr>
      </w:pPr>
      <w:r w:rsidRPr="00CC77B1">
        <w:rPr>
          <w:rFonts w:ascii="Vadana" w:hAnsi="Vadana"/>
          <w:color w:val="000000"/>
        </w:rPr>
        <w:t>We live in the era of information and communication technology</w:t>
      </w:r>
      <w:r w:rsidR="003E03F8" w:rsidRPr="00CC77B1">
        <w:rPr>
          <w:rFonts w:ascii="Vadana" w:hAnsi="Vadana"/>
          <w:color w:val="000000"/>
        </w:rPr>
        <w:t xml:space="preserve">, robots are being programmed to mimic the behavior of human. In the near future, </w:t>
      </w:r>
      <w:r w:rsidR="003E03F8" w:rsidRPr="00CC77B1">
        <w:rPr>
          <w:rFonts w:ascii="Vadana" w:hAnsi="Vadana" w:cs="Arial"/>
          <w:color w:val="333333"/>
          <w:shd w:val="clear" w:color="auto" w:fill="FFFFFF"/>
        </w:rPr>
        <w:t>robots will face a huge deployment to aid people's everyday lives.</w:t>
      </w:r>
      <w:r w:rsidR="00211E0A" w:rsidRPr="00CC77B1">
        <w:rPr>
          <w:rFonts w:ascii="Vadana" w:hAnsi="Vadana" w:cs="Arial"/>
          <w:color w:val="333333"/>
          <w:shd w:val="clear" w:color="auto" w:fill="FFFFFF"/>
        </w:rPr>
        <w:fldChar w:fldCharType="begin" w:fldLock="1"/>
      </w:r>
      <w:r w:rsidR="00793F3A" w:rsidRPr="00CC77B1">
        <w:rPr>
          <w:rFonts w:ascii="Vadana" w:hAnsi="Vadana" w:cs="Arial"/>
          <w:color w:val="333333"/>
          <w:shd w:val="clear" w:color="auto" w:fill="FFFFFF"/>
        </w:rPr>
        <w:instrText>ADDIN CSL_CITATION {"citationItems":[{"id":"ITEM-1","itemData":{"DOI":"10.1109/ISIE.2017.8001560","ISBN":" VO  -","author":[{"dropping-particle":"","family":"Pacaux-Lemoine","given":"M P","non-dropping-particle":"","parse-names":false,"suffix":""},{"dropping-particle":"","family":"Habib","given":"L","non-dropping-particle":"","parse-names":false,"suffix":""},{"dropping-particle":"","family":"Tartare","given":"G","non-dropping-particle":"","parse-names":false,"suffix":""},{"dropping-particle":"","family":"Koehl","given":"L","non-dropping-particle":"","parse-names":false,"suffix":""},{"dropping-particle":"","family":"Zeng","given":"X","non-dropping-particle":"","parse-names":false,"suffix":""}],"container-title":"2017 IEEE 26th International Symposium on Industrial Electronics (ISIE)","id":"ITEM-1","issued":{"date-parts":[["2017"]]},"page":"1996-2001","title":"Human-robots cooperation through intelligent garment","type":"paper-conference"},"uris":["http://www.mendeley.com/documents/?uuid=63ed9de9-5dbf-4081-985e-74f060c0f940"]}],"mendeley":{"formattedCitation":"(Pacaux-Lemoine &lt;i&gt;et al.&lt;/i&gt;, 2017)","plainTextFormattedCitation":"(Pacaux-Lemoine et al., 2017)","previouslyFormattedCitation":"(Pacaux-Lemoine &lt;i&gt;et al.&lt;/i&gt;, 2017)"},"properties":{"noteIndex":0},"schema":"https://github.com/citation-style-language/schema/raw/master/csl-citation.json"}</w:instrText>
      </w:r>
      <w:r w:rsidR="00211E0A" w:rsidRPr="00CC77B1">
        <w:rPr>
          <w:rFonts w:ascii="Vadana" w:hAnsi="Vadana" w:cs="Arial"/>
          <w:color w:val="333333"/>
          <w:shd w:val="clear" w:color="auto" w:fill="FFFFFF"/>
        </w:rPr>
        <w:fldChar w:fldCharType="separate"/>
      </w:r>
      <w:proofErr w:type="gramStart"/>
      <w:r w:rsidR="00211E0A" w:rsidRPr="00CC77B1">
        <w:rPr>
          <w:rFonts w:ascii="Vadana" w:hAnsi="Vadana" w:cs="Arial"/>
          <w:noProof/>
          <w:color w:val="333333"/>
          <w:shd w:val="clear" w:color="auto" w:fill="FFFFFF"/>
        </w:rPr>
        <w:t xml:space="preserve">(Pacaux-Lemoine </w:t>
      </w:r>
      <w:r w:rsidR="00211E0A" w:rsidRPr="00CC77B1">
        <w:rPr>
          <w:rFonts w:ascii="Vadana" w:hAnsi="Vadana" w:cs="Arial"/>
          <w:i/>
          <w:noProof/>
          <w:color w:val="333333"/>
          <w:shd w:val="clear" w:color="auto" w:fill="FFFFFF"/>
        </w:rPr>
        <w:t>et al.</w:t>
      </w:r>
      <w:r w:rsidR="00211E0A" w:rsidRPr="00CC77B1">
        <w:rPr>
          <w:rFonts w:ascii="Vadana" w:hAnsi="Vadana" w:cs="Arial"/>
          <w:noProof/>
          <w:color w:val="333333"/>
          <w:shd w:val="clear" w:color="auto" w:fill="FFFFFF"/>
        </w:rPr>
        <w:t>, 2017)</w:t>
      </w:r>
      <w:r w:rsidR="00211E0A" w:rsidRPr="00CC77B1">
        <w:rPr>
          <w:rFonts w:ascii="Vadana" w:hAnsi="Vadana" w:cs="Arial"/>
          <w:color w:val="333333"/>
          <w:shd w:val="clear" w:color="auto" w:fill="FFFFFF"/>
        </w:rPr>
        <w:fldChar w:fldCharType="end"/>
      </w:r>
      <w:r w:rsidR="00211E0A" w:rsidRPr="00CC77B1">
        <w:rPr>
          <w:rFonts w:ascii="Vadana" w:hAnsi="Vadana" w:cs="Arial"/>
          <w:color w:val="333333"/>
          <w:shd w:val="clear" w:color="auto" w:fill="FFFFFF"/>
        </w:rPr>
        <w:t>.</w:t>
      </w:r>
      <w:proofErr w:type="gramEnd"/>
      <w:r w:rsidR="00211E0A" w:rsidRPr="00CC77B1">
        <w:rPr>
          <w:rFonts w:ascii="Vadana" w:hAnsi="Vadana" w:cs="Arial"/>
          <w:color w:val="333333"/>
          <w:shd w:val="clear" w:color="auto" w:fill="FFFFFF"/>
        </w:rPr>
        <w:t xml:space="preserve"> </w:t>
      </w:r>
      <w:r w:rsidR="003E03F8" w:rsidRPr="00CC77B1">
        <w:rPr>
          <w:rFonts w:ascii="Vadana" w:hAnsi="Vadana"/>
          <w:color w:val="333333"/>
          <w:shd w:val="clear" w:color="auto" w:fill="FFFFFF"/>
        </w:rPr>
        <w:t xml:space="preserve">There is a growing interest in using wireless a sensor network (WSN), especially for robotic system design, forest fire detection, </w:t>
      </w:r>
      <w:r w:rsidR="003D04E8" w:rsidRPr="00CC77B1">
        <w:rPr>
          <w:rFonts w:ascii="Vadana" w:hAnsi="Vadana"/>
          <w:color w:val="333333"/>
          <w:shd w:val="clear" w:color="auto" w:fill="FFFFFF"/>
        </w:rPr>
        <w:t xml:space="preserve">aquatic biodiversity mapping among others. </w:t>
      </w:r>
      <w:r w:rsidR="00793F3A" w:rsidRPr="00CC77B1">
        <w:rPr>
          <w:rFonts w:ascii="Vadana" w:hAnsi="Vadana"/>
          <w:color w:val="333333"/>
          <w:shd w:val="clear" w:color="auto" w:fill="FFFFFF"/>
        </w:rPr>
        <w:fldChar w:fldCharType="begin" w:fldLock="1"/>
      </w:r>
      <w:r w:rsidR="00793F3A" w:rsidRPr="00CC77B1">
        <w:rPr>
          <w:rFonts w:ascii="Vadana" w:hAnsi="Vadana"/>
          <w:color w:val="333333"/>
          <w:shd w:val="clear" w:color="auto" w:fill="FFFFFF"/>
        </w:rPr>
        <w:instrText>ADDIN CSL_CITATION {"citationItems":[{"id":"ITEM-1","itemData":{"DOI":"10.1109/ICCITECHN.2010.5723853","ISBN":" VO  -","author":[{"dropping-particle":"","family":"Mal-Sarkar","given":"S","non-dropping-particle":"","parse-names":false,"suffix":""},{"dropping-particle":"","family":"Sikder","given":"I U","non-dropping-particle":"","parse-names":false,"suffix":""},{"dropping-particle":"","family":"Konangi","given":"V K","non-dropping-particle":"","parse-names":false,"suffix":""}],"container-title":"2010 13th International Conference on Computer and Information Technology (ICCIT)","id":"ITEM-1","issued":{"date-parts":[["2010"]]},"page":"193-197","title":"Application of wireless sensor networks in forest fire detection under uncertainty","type":"paper-conference"},"uris":["http://www.mendeley.com/documents/?uuid=2d38d57a-f1c5-4bc0-a31a-246cbb5a95ff"]}],"mendeley":{"formattedCitation":"(Mal-Sarkar, Sikder and Konangi, 2010)","plainTextFormattedCitation":"(Mal-Sarkar, Sikder and Konangi, 2010)","previouslyFormattedCitation":"(Mal-Sarkar, Sikder and Konangi, 2010)"},"properties":{"noteIndex":0},"schema":"https://github.com/citation-style-language/schema/raw/master/csl-citation.json"}</w:instrText>
      </w:r>
      <w:r w:rsidR="00793F3A" w:rsidRPr="00CC77B1">
        <w:rPr>
          <w:rFonts w:ascii="Vadana" w:hAnsi="Vadana"/>
          <w:color w:val="333333"/>
          <w:shd w:val="clear" w:color="auto" w:fill="FFFFFF"/>
        </w:rPr>
        <w:fldChar w:fldCharType="separate"/>
      </w:r>
      <w:r w:rsidR="00793F3A" w:rsidRPr="00CC77B1">
        <w:rPr>
          <w:rFonts w:ascii="Vadana" w:hAnsi="Vadana"/>
          <w:noProof/>
          <w:color w:val="333333"/>
          <w:shd w:val="clear" w:color="auto" w:fill="FFFFFF"/>
        </w:rPr>
        <w:t>(Mal-Sarkar, Sikder and Konangi, 2010)</w:t>
      </w:r>
      <w:r w:rsidR="00793F3A" w:rsidRPr="00CC77B1">
        <w:rPr>
          <w:rFonts w:ascii="Vadana" w:hAnsi="Vadana"/>
          <w:color w:val="333333"/>
          <w:shd w:val="clear" w:color="auto" w:fill="FFFFFF"/>
        </w:rPr>
        <w:fldChar w:fldCharType="end"/>
      </w:r>
      <w:r w:rsidR="00793F3A" w:rsidRPr="00CC77B1">
        <w:rPr>
          <w:rFonts w:ascii="Vadana" w:hAnsi="Vadana" w:cs="Arial"/>
          <w:color w:val="333333"/>
          <w:shd w:val="clear" w:color="auto" w:fill="FFFFFF"/>
        </w:rPr>
        <w:t xml:space="preserve"> </w:t>
      </w:r>
      <w:r w:rsidR="003E03F8" w:rsidRPr="00CC77B1">
        <w:rPr>
          <w:rFonts w:ascii="Vadana" w:hAnsi="Vadana"/>
          <w:color w:val="000000"/>
        </w:rPr>
        <w:t>These remarkable achievements</w:t>
      </w:r>
      <w:r w:rsidRPr="00CC77B1">
        <w:rPr>
          <w:rFonts w:ascii="Vadana" w:hAnsi="Vadana"/>
          <w:color w:val="000000"/>
        </w:rPr>
        <w:t xml:space="preserve"> </w:t>
      </w:r>
      <w:r w:rsidR="003E03F8" w:rsidRPr="00CC77B1">
        <w:rPr>
          <w:rFonts w:ascii="Vadana" w:hAnsi="Vadana"/>
          <w:color w:val="000000"/>
        </w:rPr>
        <w:t>will</w:t>
      </w:r>
      <w:r w:rsidRPr="00CC77B1">
        <w:rPr>
          <w:rFonts w:ascii="Vadana" w:hAnsi="Vadana"/>
          <w:color w:val="000000"/>
        </w:rPr>
        <w:t xml:space="preserve"> dramatically </w:t>
      </w:r>
      <w:r w:rsidR="003E03F8" w:rsidRPr="00CC77B1">
        <w:rPr>
          <w:rFonts w:ascii="Vadana" w:hAnsi="Vadana"/>
          <w:color w:val="000000"/>
        </w:rPr>
        <w:t>change</w:t>
      </w:r>
      <w:r w:rsidRPr="00CC77B1">
        <w:rPr>
          <w:rFonts w:ascii="Vadana" w:hAnsi="Vadana"/>
          <w:color w:val="000000"/>
        </w:rPr>
        <w:t xml:space="preserve"> people’s life. However these changes have largely not affected blind According to the world health organization, 285 million people are estimated to be visually impaired worldwide in 2014. 39 million are blind and 246 million have poor vision.</w:t>
      </w:r>
      <w:r w:rsidR="00793F3A" w:rsidRPr="00CC77B1">
        <w:rPr>
          <w:rFonts w:ascii="Vadana" w:hAnsi="Vadana"/>
          <w:color w:val="000000"/>
        </w:rPr>
        <w:fldChar w:fldCharType="begin" w:fldLock="1"/>
      </w:r>
      <w:r w:rsidR="00793F3A" w:rsidRPr="00CC77B1">
        <w:rPr>
          <w:rFonts w:ascii="Vadana" w:hAnsi="Vadana"/>
          <w:color w:val="000000"/>
        </w:rPr>
        <w:instrText>ADDIN CSL_CITATION {"citationItems":[{"id":"ITEM-1","itemData":{"DOI":"5/30/2018","URL":"http://www.who.int/news-room/fact-sheets/detail/blindness-and-visual-impairment","author":[{"dropping-particle":"","family":"World Health Organization","given":"","non-dropping-particle":"","parse-names":false,"suffix":""}],"id":"ITEM-1","issued":{"date-parts":[["2017"]]},"title":"Blindness and visual impairment","type":"webpage"},"uris":["http://www.mendeley.com/documents/?uuid=d4de9443-19cf-4bf4-8e1d-b382264faeae"]}],"mendeley":{"formattedCitation":"(World Health Organization, 2017)","plainTextFormattedCitation":"(World Health Organization, 2017)","previouslyFormattedCitation":"(World Health Organization, 2017)"},"properties":{"noteIndex":0},"schema":"https://github.com/citation-style-language/schema/raw/master/csl-citation.json"}</w:instrText>
      </w:r>
      <w:r w:rsidR="00793F3A" w:rsidRPr="00CC77B1">
        <w:rPr>
          <w:rFonts w:ascii="Vadana" w:hAnsi="Vadana"/>
          <w:color w:val="000000"/>
        </w:rPr>
        <w:fldChar w:fldCharType="separate"/>
      </w:r>
      <w:r w:rsidR="00793F3A" w:rsidRPr="00CC77B1">
        <w:rPr>
          <w:rFonts w:ascii="Vadana" w:hAnsi="Vadana"/>
          <w:noProof/>
          <w:color w:val="000000"/>
        </w:rPr>
        <w:t>(World Health Organization, 2017)</w:t>
      </w:r>
      <w:r w:rsidR="00793F3A" w:rsidRPr="00CC77B1">
        <w:rPr>
          <w:rFonts w:ascii="Vadana" w:hAnsi="Vadana"/>
          <w:color w:val="000000"/>
        </w:rPr>
        <w:fldChar w:fldCharType="end"/>
      </w:r>
      <w:r w:rsidRPr="00CC77B1">
        <w:rPr>
          <w:rFonts w:ascii="Vadana" w:hAnsi="Vadana"/>
          <w:color w:val="000000"/>
        </w:rPr>
        <w:t xml:space="preserve"> Majority of these people live in developing countries. These people need help to avoid obstacles, choose items when they go shopping and identify signage such as those in roads and buildings. Helping these people is as important as caring for them. </w:t>
      </w:r>
      <w:r w:rsidR="003D04E8" w:rsidRPr="00CC77B1">
        <w:rPr>
          <w:rFonts w:ascii="Vadana" w:hAnsi="Vadana"/>
          <w:color w:val="000000"/>
        </w:rPr>
        <w:t xml:space="preserve">Although GPS technology has been used in applications like </w:t>
      </w:r>
      <w:proofErr w:type="spellStart"/>
      <w:r w:rsidR="003D04E8" w:rsidRPr="00CC77B1">
        <w:rPr>
          <w:rFonts w:ascii="Vadana" w:hAnsi="Vadana"/>
          <w:color w:val="000000"/>
        </w:rPr>
        <w:t>google</w:t>
      </w:r>
      <w:proofErr w:type="spellEnd"/>
      <w:r w:rsidR="003D04E8" w:rsidRPr="00CC77B1">
        <w:rPr>
          <w:rFonts w:ascii="Vadana" w:hAnsi="Vadana"/>
          <w:color w:val="000000"/>
        </w:rPr>
        <w:t xml:space="preserve"> maps and maps me, however this </w:t>
      </w:r>
      <w:r w:rsidR="00D20B6B" w:rsidRPr="00CC77B1">
        <w:rPr>
          <w:rFonts w:ascii="Vadana" w:hAnsi="Vadana"/>
          <w:color w:val="000000"/>
        </w:rPr>
        <w:t>technology has</w:t>
      </w:r>
      <w:r w:rsidR="003D04E8" w:rsidRPr="00CC77B1">
        <w:rPr>
          <w:rFonts w:ascii="Vadana" w:hAnsi="Vadana"/>
          <w:color w:val="000000"/>
        </w:rPr>
        <w:t xml:space="preserve"> some limitations, as it cannot be used to navigate inside an indoor facility.  </w:t>
      </w:r>
      <w:r w:rsidR="003D04E8" w:rsidRPr="00CC77B1">
        <w:rPr>
          <w:rFonts w:ascii="Vadana" w:hAnsi="Vadana" w:cstheme="majorBidi"/>
        </w:rPr>
        <w:t xml:space="preserve">The main purpose of this project is to design an embedded sensor network that communicates in a simplex communication to be used </w:t>
      </w:r>
      <w:r w:rsidR="00D20B6B" w:rsidRPr="00CC77B1">
        <w:rPr>
          <w:rFonts w:ascii="Vadana" w:hAnsi="Vadana" w:cstheme="majorBidi"/>
        </w:rPr>
        <w:t>for guide robots for blind people</w:t>
      </w:r>
      <w:r w:rsidR="003D04E8" w:rsidRPr="00CC77B1">
        <w:rPr>
          <w:rFonts w:ascii="Vadana" w:hAnsi="Vadana" w:cstheme="majorBidi"/>
        </w:rPr>
        <w:t xml:space="preserve">. </w:t>
      </w:r>
      <w:r w:rsidR="003D04E8" w:rsidRPr="00CC77B1">
        <w:rPr>
          <w:rFonts w:ascii="Vadana" w:hAnsi="Vadana"/>
          <w:color w:val="000000"/>
        </w:rPr>
        <w:t xml:space="preserve">This technology will help the blind user to navigate accurately without the need for GPS signal. </w:t>
      </w:r>
    </w:p>
    <w:p w:rsidR="003D04E8" w:rsidRPr="00CC77B1" w:rsidRDefault="003D04E8" w:rsidP="00D20B6B">
      <w:pPr>
        <w:spacing w:line="360" w:lineRule="auto"/>
        <w:rPr>
          <w:rFonts w:ascii="Vadana" w:hAnsi="Vadana" w:cstheme="majorBidi"/>
          <w:sz w:val="24"/>
          <w:szCs w:val="24"/>
          <w:lang w:val="en-US"/>
        </w:rPr>
      </w:pPr>
      <w:r w:rsidRPr="00CC77B1">
        <w:rPr>
          <w:rFonts w:ascii="Vadana" w:hAnsi="Vadana" w:cstheme="majorBidi"/>
          <w:sz w:val="24"/>
          <w:szCs w:val="24"/>
          <w:lang w:val="en-US"/>
        </w:rPr>
        <w:t xml:space="preserve">The remainder of this </w:t>
      </w:r>
      <w:proofErr w:type="gramStart"/>
      <w:r w:rsidRPr="00CC77B1">
        <w:rPr>
          <w:rFonts w:ascii="Vadana" w:hAnsi="Vadana" w:cstheme="majorBidi"/>
          <w:sz w:val="24"/>
          <w:szCs w:val="24"/>
          <w:lang w:val="en-US"/>
        </w:rPr>
        <w:t>project  is</w:t>
      </w:r>
      <w:proofErr w:type="gramEnd"/>
      <w:r w:rsidRPr="00CC77B1">
        <w:rPr>
          <w:rFonts w:ascii="Vadana" w:hAnsi="Vadana" w:cstheme="majorBidi"/>
          <w:sz w:val="24"/>
          <w:szCs w:val="24"/>
          <w:lang w:val="en-US"/>
        </w:rPr>
        <w:t xml:space="preserve"> organized as follows: Section II presents a background on the sensor networks,. Section III discusses the Experimental Methodology. Results and discussion are presented in Section IV. Concluding remarks are given in Section V.</w:t>
      </w:r>
    </w:p>
    <w:p w:rsidR="003D04E8" w:rsidRDefault="003D04E8" w:rsidP="00D20B6B">
      <w:pPr>
        <w:pStyle w:val="NormalWeb"/>
        <w:spacing w:line="360" w:lineRule="auto"/>
        <w:jc w:val="both"/>
        <w:rPr>
          <w:rFonts w:ascii="Vadana" w:hAnsi="Vadana"/>
          <w:color w:val="000000"/>
        </w:rPr>
      </w:pPr>
    </w:p>
    <w:p w:rsidR="00CC77B1" w:rsidRDefault="00CC77B1" w:rsidP="00D20B6B">
      <w:pPr>
        <w:pStyle w:val="NormalWeb"/>
        <w:spacing w:line="360" w:lineRule="auto"/>
        <w:jc w:val="both"/>
        <w:rPr>
          <w:rFonts w:ascii="Vadana" w:hAnsi="Vadana"/>
          <w:color w:val="000000"/>
        </w:rPr>
      </w:pPr>
    </w:p>
    <w:p w:rsidR="00CC77B1" w:rsidRDefault="00CC77B1" w:rsidP="00D20B6B">
      <w:pPr>
        <w:pStyle w:val="NormalWeb"/>
        <w:spacing w:line="360" w:lineRule="auto"/>
        <w:jc w:val="both"/>
        <w:rPr>
          <w:rFonts w:ascii="Vadana" w:hAnsi="Vadana"/>
          <w:color w:val="000000"/>
        </w:rPr>
      </w:pPr>
    </w:p>
    <w:p w:rsidR="00CC77B1" w:rsidRDefault="00CC77B1" w:rsidP="00D20B6B">
      <w:pPr>
        <w:pStyle w:val="NormalWeb"/>
        <w:spacing w:line="360" w:lineRule="auto"/>
        <w:jc w:val="both"/>
        <w:rPr>
          <w:rFonts w:ascii="Vadana" w:hAnsi="Vadana"/>
          <w:color w:val="000000"/>
        </w:rPr>
      </w:pPr>
    </w:p>
    <w:p w:rsidR="00CC77B1" w:rsidRPr="00CC77B1" w:rsidRDefault="00CC77B1" w:rsidP="00D20B6B">
      <w:pPr>
        <w:pStyle w:val="NormalWeb"/>
        <w:spacing w:line="360" w:lineRule="auto"/>
        <w:jc w:val="both"/>
        <w:rPr>
          <w:rFonts w:ascii="Vadana" w:hAnsi="Vadana"/>
          <w:color w:val="000000"/>
        </w:rPr>
      </w:pPr>
    </w:p>
    <w:p w:rsidR="00FD144D" w:rsidRPr="00CC77B1" w:rsidRDefault="00FD144D" w:rsidP="00D20B6B">
      <w:pPr>
        <w:spacing w:line="360" w:lineRule="auto"/>
        <w:rPr>
          <w:rFonts w:ascii="Vadana" w:hAnsi="Vadana"/>
          <w:sz w:val="24"/>
          <w:szCs w:val="24"/>
        </w:rPr>
      </w:pPr>
    </w:p>
    <w:p w:rsidR="00D20B6B" w:rsidRPr="00CC77B1" w:rsidRDefault="000F000C" w:rsidP="000C4E18">
      <w:pPr>
        <w:pStyle w:val="Heading1"/>
        <w:rPr>
          <w:rFonts w:ascii="Vadana" w:hAnsi="Vadana"/>
          <w:sz w:val="24"/>
          <w:szCs w:val="24"/>
        </w:rPr>
      </w:pPr>
      <w:bookmarkStart w:id="6" w:name="_Toc515489512"/>
      <w:r w:rsidRPr="00CC77B1">
        <w:rPr>
          <w:rFonts w:ascii="Vadana" w:hAnsi="Vadana"/>
          <w:sz w:val="24"/>
          <w:szCs w:val="24"/>
        </w:rPr>
        <w:lastRenderedPageBreak/>
        <w:t>Aim</w:t>
      </w:r>
      <w:bookmarkEnd w:id="6"/>
      <w:r w:rsidRPr="00CC77B1">
        <w:rPr>
          <w:rFonts w:ascii="Vadana" w:hAnsi="Vadana"/>
          <w:sz w:val="24"/>
          <w:szCs w:val="24"/>
        </w:rPr>
        <w:t xml:space="preserve"> </w:t>
      </w:r>
    </w:p>
    <w:p w:rsidR="00D20B6B" w:rsidRPr="00CC77B1" w:rsidRDefault="00D20B6B" w:rsidP="00D20B6B">
      <w:pPr>
        <w:spacing w:line="360" w:lineRule="auto"/>
        <w:rPr>
          <w:rFonts w:ascii="Vadana" w:hAnsi="Vadana"/>
          <w:sz w:val="24"/>
          <w:szCs w:val="24"/>
        </w:rPr>
      </w:pPr>
      <w:r w:rsidRPr="00CC77B1">
        <w:rPr>
          <w:rFonts w:ascii="Vadana" w:hAnsi="Vadana" w:cstheme="majorBidi"/>
          <w:sz w:val="24"/>
          <w:szCs w:val="24"/>
        </w:rPr>
        <w:t xml:space="preserve">The main aim of this project is to design an embedded sensor network that communicates in a simplex communication to be used </w:t>
      </w:r>
      <w:proofErr w:type="gramStart"/>
      <w:r w:rsidRPr="00CC77B1">
        <w:rPr>
          <w:rFonts w:ascii="Vadana" w:hAnsi="Vadana" w:cstheme="majorBidi"/>
          <w:sz w:val="24"/>
          <w:szCs w:val="24"/>
        </w:rPr>
        <w:t>for a guide robots</w:t>
      </w:r>
      <w:proofErr w:type="gramEnd"/>
      <w:r w:rsidRPr="00CC77B1">
        <w:rPr>
          <w:rFonts w:ascii="Vadana" w:hAnsi="Vadana" w:cstheme="majorBidi"/>
          <w:sz w:val="24"/>
          <w:szCs w:val="24"/>
        </w:rPr>
        <w:t xml:space="preserve"> for blind people. </w:t>
      </w:r>
    </w:p>
    <w:p w:rsidR="00F86491" w:rsidRPr="00CC77B1" w:rsidRDefault="00FD144D" w:rsidP="000C4E18">
      <w:pPr>
        <w:pStyle w:val="Heading1"/>
        <w:rPr>
          <w:rFonts w:ascii="Vadana" w:hAnsi="Vadana"/>
          <w:sz w:val="24"/>
          <w:szCs w:val="24"/>
        </w:rPr>
      </w:pPr>
      <w:bookmarkStart w:id="7" w:name="_Toc515489513"/>
      <w:r w:rsidRPr="00CC77B1">
        <w:rPr>
          <w:rFonts w:ascii="Vadana" w:hAnsi="Vadana"/>
          <w:sz w:val="24"/>
          <w:szCs w:val="24"/>
        </w:rPr>
        <w:t>Objectives</w:t>
      </w:r>
      <w:bookmarkEnd w:id="7"/>
      <w:r w:rsidRPr="00CC77B1">
        <w:rPr>
          <w:rFonts w:ascii="Vadana" w:hAnsi="Vadana"/>
          <w:sz w:val="24"/>
          <w:szCs w:val="24"/>
        </w:rPr>
        <w:t xml:space="preserve"> </w:t>
      </w:r>
    </w:p>
    <w:p w:rsidR="007D69DD" w:rsidRPr="00CC77B1" w:rsidRDefault="000F000C" w:rsidP="00D20B6B">
      <w:pPr>
        <w:numPr>
          <w:ilvl w:val="0"/>
          <w:numId w:val="1"/>
        </w:numPr>
        <w:suppressAutoHyphens w:val="0"/>
        <w:autoSpaceDE w:val="0"/>
        <w:autoSpaceDN w:val="0"/>
        <w:adjustRightInd w:val="0"/>
        <w:spacing w:line="360" w:lineRule="auto"/>
        <w:rPr>
          <w:rFonts w:ascii="Vadana" w:hAnsi="Vadana" w:cs="Tahoma"/>
          <w:sz w:val="24"/>
          <w:szCs w:val="24"/>
        </w:rPr>
      </w:pPr>
      <w:r w:rsidRPr="00CC77B1">
        <w:rPr>
          <w:rFonts w:ascii="Vadana" w:hAnsi="Vadana" w:cs="Tahoma"/>
          <w:sz w:val="24"/>
          <w:szCs w:val="24"/>
        </w:rPr>
        <w:t>To understa</w:t>
      </w:r>
      <w:r w:rsidR="00D20B6B" w:rsidRPr="00CC77B1">
        <w:rPr>
          <w:rFonts w:ascii="Vadana" w:hAnsi="Vadana" w:cs="Tahoma"/>
          <w:sz w:val="24"/>
          <w:szCs w:val="24"/>
        </w:rPr>
        <w:t>nd the basic of sensor networks.</w:t>
      </w:r>
    </w:p>
    <w:p w:rsidR="000F000C" w:rsidRPr="00CC77B1" w:rsidRDefault="000F000C" w:rsidP="00D20B6B">
      <w:pPr>
        <w:numPr>
          <w:ilvl w:val="0"/>
          <w:numId w:val="1"/>
        </w:numPr>
        <w:suppressAutoHyphens w:val="0"/>
        <w:autoSpaceDE w:val="0"/>
        <w:autoSpaceDN w:val="0"/>
        <w:adjustRightInd w:val="0"/>
        <w:spacing w:line="360" w:lineRule="auto"/>
        <w:rPr>
          <w:rFonts w:ascii="Vadana" w:hAnsi="Vadana" w:cs="Tahoma"/>
          <w:sz w:val="24"/>
          <w:szCs w:val="24"/>
        </w:rPr>
      </w:pPr>
      <w:r w:rsidRPr="00CC77B1">
        <w:rPr>
          <w:rFonts w:ascii="Vadana" w:hAnsi="Vadana" w:cs="Tahoma"/>
          <w:sz w:val="24"/>
          <w:szCs w:val="24"/>
        </w:rPr>
        <w:t xml:space="preserve">To </w:t>
      </w:r>
      <w:proofErr w:type="gramStart"/>
      <w:r w:rsidRPr="00CC77B1">
        <w:rPr>
          <w:rFonts w:ascii="Vadana" w:hAnsi="Vadana" w:cs="Tahoma"/>
          <w:sz w:val="24"/>
          <w:szCs w:val="24"/>
        </w:rPr>
        <w:t>Implement</w:t>
      </w:r>
      <w:proofErr w:type="gramEnd"/>
      <w:r w:rsidRPr="00CC77B1">
        <w:rPr>
          <w:rFonts w:ascii="Vadana" w:hAnsi="Vadana" w:cs="Tahoma"/>
          <w:sz w:val="24"/>
          <w:szCs w:val="24"/>
        </w:rPr>
        <w:t xml:space="preserve"> hardware connection for the </w:t>
      </w:r>
      <w:r w:rsidR="00D20B6B" w:rsidRPr="00CC77B1">
        <w:rPr>
          <w:rFonts w:ascii="Vadana" w:hAnsi="Vadana" w:cs="Tahoma"/>
          <w:sz w:val="24"/>
          <w:szCs w:val="24"/>
        </w:rPr>
        <w:t>sensors.</w:t>
      </w:r>
    </w:p>
    <w:p w:rsidR="000F000C" w:rsidRPr="00CC77B1" w:rsidRDefault="000F000C" w:rsidP="00D20B6B">
      <w:pPr>
        <w:numPr>
          <w:ilvl w:val="0"/>
          <w:numId w:val="1"/>
        </w:numPr>
        <w:suppressAutoHyphens w:val="0"/>
        <w:autoSpaceDE w:val="0"/>
        <w:autoSpaceDN w:val="0"/>
        <w:adjustRightInd w:val="0"/>
        <w:spacing w:line="360" w:lineRule="auto"/>
        <w:rPr>
          <w:rFonts w:ascii="Vadana" w:hAnsi="Vadana" w:cs="Tahoma"/>
          <w:sz w:val="24"/>
          <w:szCs w:val="24"/>
        </w:rPr>
      </w:pPr>
      <w:r w:rsidRPr="00CC77B1">
        <w:rPr>
          <w:rFonts w:ascii="Vadana" w:hAnsi="Vadana" w:cs="Tahoma"/>
          <w:sz w:val="24"/>
          <w:szCs w:val="24"/>
        </w:rPr>
        <w:t xml:space="preserve">To program the </w:t>
      </w:r>
      <w:r w:rsidR="00D20B6B" w:rsidRPr="00CC77B1">
        <w:rPr>
          <w:rFonts w:ascii="Vadana" w:hAnsi="Vadana" w:cs="Tahoma"/>
          <w:sz w:val="24"/>
          <w:szCs w:val="24"/>
        </w:rPr>
        <w:t xml:space="preserve">boards in an embedded system platform </w:t>
      </w:r>
      <w:r w:rsidRPr="00CC77B1">
        <w:rPr>
          <w:rFonts w:ascii="Vadana" w:hAnsi="Vadana" w:cs="Tahoma"/>
          <w:sz w:val="24"/>
          <w:szCs w:val="24"/>
        </w:rPr>
        <w:t xml:space="preserve"> </w:t>
      </w:r>
    </w:p>
    <w:p w:rsidR="00704B74" w:rsidRPr="00CC77B1" w:rsidRDefault="00704B74" w:rsidP="00D20B6B">
      <w:pPr>
        <w:pStyle w:val="Heading3"/>
        <w:spacing w:line="360" w:lineRule="auto"/>
        <w:rPr>
          <w:rFonts w:ascii="Vadana" w:hAnsi="Vadana"/>
          <w:sz w:val="24"/>
          <w:szCs w:val="24"/>
        </w:rPr>
      </w:pPr>
    </w:p>
    <w:p w:rsidR="00704B74" w:rsidRPr="00CC77B1" w:rsidRDefault="00704B74" w:rsidP="000C4E18">
      <w:pPr>
        <w:pStyle w:val="Heading2"/>
        <w:rPr>
          <w:rFonts w:ascii="Vadana" w:hAnsi="Vadana"/>
          <w:sz w:val="24"/>
          <w:szCs w:val="24"/>
        </w:rPr>
      </w:pPr>
      <w:bookmarkStart w:id="8" w:name="_Toc515489514"/>
      <w:r w:rsidRPr="00CC77B1">
        <w:rPr>
          <w:rFonts w:ascii="Vadana" w:hAnsi="Vadana"/>
          <w:sz w:val="24"/>
          <w:szCs w:val="24"/>
        </w:rPr>
        <w:t>Components Required:</w:t>
      </w:r>
      <w:bookmarkEnd w:id="8"/>
    </w:p>
    <w:p w:rsidR="00704B74" w:rsidRPr="00CC77B1" w:rsidRDefault="00704B74" w:rsidP="00D20B6B">
      <w:pPr>
        <w:widowControl/>
        <w:numPr>
          <w:ilvl w:val="0"/>
          <w:numId w:val="2"/>
        </w:numPr>
        <w:suppressAutoHyphens w:val="0"/>
        <w:spacing w:before="100" w:beforeAutospacing="1" w:after="100" w:afterAutospacing="1" w:line="360" w:lineRule="auto"/>
        <w:rPr>
          <w:rFonts w:ascii="Vadana" w:hAnsi="Vadana"/>
          <w:color w:val="333333"/>
          <w:sz w:val="24"/>
          <w:szCs w:val="24"/>
          <w:shd w:val="clear" w:color="auto" w:fill="FFFFFF"/>
        </w:rPr>
      </w:pPr>
      <w:r w:rsidRPr="00CC77B1">
        <w:rPr>
          <w:rFonts w:ascii="Vadana" w:hAnsi="Vadana"/>
          <w:color w:val="333333"/>
          <w:sz w:val="24"/>
          <w:szCs w:val="24"/>
          <w:shd w:val="clear" w:color="auto" w:fill="FFFFFF"/>
        </w:rPr>
        <w:t xml:space="preserve">2  </w:t>
      </w:r>
      <w:proofErr w:type="spellStart"/>
      <w:r w:rsidRPr="00CC77B1">
        <w:rPr>
          <w:rFonts w:ascii="Vadana" w:hAnsi="Vadana"/>
          <w:color w:val="333333"/>
          <w:sz w:val="24"/>
          <w:szCs w:val="24"/>
          <w:shd w:val="clear" w:color="auto" w:fill="FFFFFF"/>
        </w:rPr>
        <w:t>Zigbees</w:t>
      </w:r>
      <w:proofErr w:type="spellEnd"/>
    </w:p>
    <w:p w:rsidR="00704B74" w:rsidRPr="00CC77B1" w:rsidRDefault="00704B74" w:rsidP="00D20B6B">
      <w:pPr>
        <w:widowControl/>
        <w:numPr>
          <w:ilvl w:val="0"/>
          <w:numId w:val="2"/>
        </w:numPr>
        <w:suppressAutoHyphens w:val="0"/>
        <w:spacing w:before="100" w:beforeAutospacing="1" w:after="100" w:afterAutospacing="1" w:line="360" w:lineRule="auto"/>
        <w:rPr>
          <w:rFonts w:ascii="Vadana" w:hAnsi="Vadana"/>
          <w:color w:val="333333"/>
          <w:sz w:val="24"/>
          <w:szCs w:val="24"/>
          <w:shd w:val="clear" w:color="auto" w:fill="FFFFFF"/>
        </w:rPr>
      </w:pPr>
      <w:r w:rsidRPr="00CC77B1">
        <w:rPr>
          <w:rFonts w:ascii="Vadana" w:hAnsi="Vadana"/>
          <w:color w:val="333333"/>
          <w:sz w:val="24"/>
          <w:szCs w:val="24"/>
          <w:shd w:val="clear" w:color="auto" w:fill="FFFFFF"/>
        </w:rPr>
        <w:t xml:space="preserve">Ultrasonic Range Finder, used to measure distance </w:t>
      </w:r>
    </w:p>
    <w:p w:rsidR="00704B74" w:rsidRPr="00CC77B1" w:rsidRDefault="00704B74" w:rsidP="00D20B6B">
      <w:pPr>
        <w:widowControl/>
        <w:numPr>
          <w:ilvl w:val="0"/>
          <w:numId w:val="2"/>
        </w:numPr>
        <w:suppressAutoHyphens w:val="0"/>
        <w:spacing w:before="100" w:beforeAutospacing="1" w:after="100" w:afterAutospacing="1" w:line="360" w:lineRule="auto"/>
        <w:rPr>
          <w:rFonts w:ascii="Vadana" w:hAnsi="Vadana"/>
          <w:color w:val="333333"/>
          <w:sz w:val="24"/>
          <w:szCs w:val="24"/>
          <w:shd w:val="clear" w:color="auto" w:fill="FFFFFF"/>
        </w:rPr>
      </w:pPr>
      <w:r w:rsidRPr="00CC77B1">
        <w:rPr>
          <w:rFonts w:ascii="Vadana" w:hAnsi="Vadana"/>
          <w:color w:val="333333"/>
          <w:sz w:val="24"/>
          <w:szCs w:val="24"/>
          <w:shd w:val="clear" w:color="auto" w:fill="FFFFFF"/>
        </w:rPr>
        <w:t xml:space="preserve">Light Dependent Resister , light sensor </w:t>
      </w:r>
    </w:p>
    <w:p w:rsidR="00704B74" w:rsidRPr="00CC77B1" w:rsidRDefault="00704B74" w:rsidP="00D20B6B">
      <w:pPr>
        <w:widowControl/>
        <w:numPr>
          <w:ilvl w:val="0"/>
          <w:numId w:val="2"/>
        </w:numPr>
        <w:suppressAutoHyphens w:val="0"/>
        <w:spacing w:before="100" w:beforeAutospacing="1" w:after="100" w:afterAutospacing="1" w:line="360" w:lineRule="auto"/>
        <w:rPr>
          <w:rFonts w:ascii="Vadana" w:hAnsi="Vadana"/>
          <w:color w:val="333333"/>
          <w:sz w:val="24"/>
          <w:szCs w:val="24"/>
          <w:shd w:val="clear" w:color="auto" w:fill="FFFFFF"/>
        </w:rPr>
      </w:pPr>
      <w:r w:rsidRPr="00CC77B1">
        <w:rPr>
          <w:rFonts w:ascii="Vadana" w:hAnsi="Vadana"/>
          <w:color w:val="333333"/>
          <w:sz w:val="24"/>
          <w:szCs w:val="24"/>
          <w:shd w:val="clear" w:color="auto" w:fill="FFFFFF"/>
        </w:rPr>
        <w:t xml:space="preserve">10 kill ohms resistor </w:t>
      </w:r>
    </w:p>
    <w:p w:rsidR="00704B74" w:rsidRPr="00CC77B1" w:rsidRDefault="00704B74" w:rsidP="00D20B6B">
      <w:pPr>
        <w:widowControl/>
        <w:numPr>
          <w:ilvl w:val="0"/>
          <w:numId w:val="2"/>
        </w:numPr>
        <w:suppressAutoHyphens w:val="0"/>
        <w:spacing w:before="100" w:beforeAutospacing="1" w:after="100" w:afterAutospacing="1" w:line="360" w:lineRule="auto"/>
        <w:rPr>
          <w:rFonts w:ascii="Vadana" w:hAnsi="Vadana"/>
          <w:color w:val="333333"/>
          <w:sz w:val="24"/>
          <w:szCs w:val="24"/>
          <w:shd w:val="clear" w:color="auto" w:fill="FFFFFF"/>
        </w:rPr>
      </w:pPr>
      <w:r w:rsidRPr="00CC77B1">
        <w:rPr>
          <w:rFonts w:ascii="Vadana" w:hAnsi="Vadana"/>
          <w:color w:val="333333"/>
          <w:sz w:val="24"/>
          <w:szCs w:val="24"/>
          <w:shd w:val="clear" w:color="auto" w:fill="FFFFFF"/>
        </w:rPr>
        <w:t>Buzzer</w:t>
      </w:r>
    </w:p>
    <w:p w:rsidR="00704B74" w:rsidRPr="00CC77B1" w:rsidRDefault="00704B74" w:rsidP="00D20B6B">
      <w:pPr>
        <w:widowControl/>
        <w:numPr>
          <w:ilvl w:val="0"/>
          <w:numId w:val="2"/>
        </w:numPr>
        <w:suppressAutoHyphens w:val="0"/>
        <w:spacing w:before="100" w:beforeAutospacing="1" w:after="100" w:afterAutospacing="1" w:line="360" w:lineRule="auto"/>
        <w:rPr>
          <w:rFonts w:ascii="Vadana" w:hAnsi="Vadana"/>
          <w:color w:val="333333"/>
          <w:sz w:val="24"/>
          <w:szCs w:val="24"/>
          <w:shd w:val="clear" w:color="auto" w:fill="FFFFFF"/>
        </w:rPr>
      </w:pPr>
      <w:r w:rsidRPr="00CC77B1">
        <w:rPr>
          <w:rFonts w:ascii="Vadana" w:hAnsi="Vadana"/>
          <w:color w:val="333333"/>
          <w:sz w:val="24"/>
          <w:szCs w:val="24"/>
          <w:shd w:val="clear" w:color="auto" w:fill="FFFFFF"/>
        </w:rPr>
        <w:t>Red LED Lights</w:t>
      </w:r>
    </w:p>
    <w:p w:rsidR="00704B74" w:rsidRPr="00CC77B1" w:rsidRDefault="00704B74" w:rsidP="00D20B6B">
      <w:pPr>
        <w:widowControl/>
        <w:numPr>
          <w:ilvl w:val="0"/>
          <w:numId w:val="2"/>
        </w:numPr>
        <w:suppressAutoHyphens w:val="0"/>
        <w:spacing w:before="100" w:beforeAutospacing="1" w:after="100" w:afterAutospacing="1" w:line="360" w:lineRule="auto"/>
        <w:rPr>
          <w:rFonts w:ascii="Vadana" w:hAnsi="Vadana"/>
          <w:color w:val="333333"/>
          <w:sz w:val="24"/>
          <w:szCs w:val="24"/>
          <w:shd w:val="clear" w:color="auto" w:fill="FFFFFF"/>
        </w:rPr>
      </w:pPr>
      <w:r w:rsidRPr="00CC77B1">
        <w:rPr>
          <w:rFonts w:ascii="Vadana" w:hAnsi="Vadana"/>
          <w:color w:val="333333"/>
          <w:sz w:val="24"/>
          <w:szCs w:val="24"/>
          <w:shd w:val="clear" w:color="auto" w:fill="FFFFFF"/>
        </w:rPr>
        <w:t>3*Green LED Lights</w:t>
      </w:r>
    </w:p>
    <w:p w:rsidR="00704B74" w:rsidRPr="00CC77B1" w:rsidRDefault="00704B74" w:rsidP="00D20B6B">
      <w:pPr>
        <w:widowControl/>
        <w:numPr>
          <w:ilvl w:val="0"/>
          <w:numId w:val="2"/>
        </w:numPr>
        <w:suppressAutoHyphens w:val="0"/>
        <w:spacing w:before="100" w:beforeAutospacing="1" w:after="100" w:afterAutospacing="1" w:line="360" w:lineRule="auto"/>
        <w:rPr>
          <w:rFonts w:ascii="Vadana" w:hAnsi="Vadana"/>
          <w:color w:val="333333"/>
          <w:sz w:val="24"/>
          <w:szCs w:val="24"/>
          <w:shd w:val="clear" w:color="auto" w:fill="FFFFFF"/>
        </w:rPr>
      </w:pPr>
      <w:r w:rsidRPr="00CC77B1">
        <w:rPr>
          <w:rFonts w:ascii="Vadana" w:hAnsi="Vadana"/>
          <w:color w:val="333333"/>
          <w:sz w:val="24"/>
          <w:szCs w:val="24"/>
          <w:shd w:val="clear" w:color="auto" w:fill="FFFFFF"/>
        </w:rPr>
        <w:t>3*Yellow LED Lights</w:t>
      </w:r>
    </w:p>
    <w:p w:rsidR="00704B74" w:rsidRPr="00CC77B1" w:rsidRDefault="00704B74" w:rsidP="00D20B6B">
      <w:pPr>
        <w:widowControl/>
        <w:numPr>
          <w:ilvl w:val="0"/>
          <w:numId w:val="2"/>
        </w:numPr>
        <w:suppressAutoHyphens w:val="0"/>
        <w:spacing w:before="100" w:beforeAutospacing="1" w:after="100" w:afterAutospacing="1" w:line="360" w:lineRule="auto"/>
        <w:rPr>
          <w:rFonts w:ascii="Vadana" w:hAnsi="Vadana"/>
          <w:color w:val="333333"/>
          <w:sz w:val="24"/>
          <w:szCs w:val="24"/>
          <w:shd w:val="clear" w:color="auto" w:fill="FFFFFF"/>
        </w:rPr>
      </w:pPr>
      <w:r w:rsidRPr="00CC77B1">
        <w:rPr>
          <w:rFonts w:ascii="Vadana" w:hAnsi="Vadana"/>
          <w:color w:val="333333"/>
          <w:sz w:val="24"/>
          <w:szCs w:val="24"/>
          <w:shd w:val="clear" w:color="auto" w:fill="FFFFFF"/>
        </w:rPr>
        <w:t>Breadboard</w:t>
      </w:r>
    </w:p>
    <w:p w:rsidR="00704B74" w:rsidRPr="00CC77B1" w:rsidRDefault="00704B74" w:rsidP="00D20B6B">
      <w:pPr>
        <w:widowControl/>
        <w:numPr>
          <w:ilvl w:val="0"/>
          <w:numId w:val="2"/>
        </w:numPr>
        <w:suppressAutoHyphens w:val="0"/>
        <w:spacing w:before="100" w:beforeAutospacing="1" w:after="100" w:afterAutospacing="1" w:line="360" w:lineRule="auto"/>
        <w:rPr>
          <w:rFonts w:ascii="Vadana" w:hAnsi="Vadana"/>
          <w:color w:val="333333"/>
          <w:sz w:val="24"/>
          <w:szCs w:val="24"/>
          <w:shd w:val="clear" w:color="auto" w:fill="FFFFFF"/>
        </w:rPr>
      </w:pPr>
      <w:r w:rsidRPr="00CC77B1">
        <w:rPr>
          <w:rFonts w:ascii="Vadana" w:hAnsi="Vadana"/>
          <w:color w:val="333333"/>
          <w:sz w:val="24"/>
          <w:szCs w:val="24"/>
          <w:shd w:val="clear" w:color="auto" w:fill="FFFFFF"/>
        </w:rPr>
        <w:t>Male To Male Connectors</w:t>
      </w:r>
    </w:p>
    <w:p w:rsidR="00704B74" w:rsidRPr="00CC77B1" w:rsidRDefault="00704B74" w:rsidP="00D20B6B">
      <w:pPr>
        <w:widowControl/>
        <w:numPr>
          <w:ilvl w:val="0"/>
          <w:numId w:val="2"/>
        </w:numPr>
        <w:suppressAutoHyphens w:val="0"/>
        <w:spacing w:before="100" w:beforeAutospacing="1" w:after="100" w:afterAutospacing="1" w:line="360" w:lineRule="auto"/>
        <w:rPr>
          <w:rFonts w:ascii="Vadana" w:hAnsi="Vadana"/>
          <w:color w:val="333333"/>
          <w:sz w:val="24"/>
          <w:szCs w:val="24"/>
          <w:shd w:val="clear" w:color="auto" w:fill="FFFFFF"/>
        </w:rPr>
      </w:pPr>
      <w:proofErr w:type="spellStart"/>
      <w:r w:rsidRPr="00CC77B1">
        <w:rPr>
          <w:rFonts w:ascii="Vadana" w:hAnsi="Vadana"/>
          <w:color w:val="333333"/>
          <w:sz w:val="24"/>
          <w:szCs w:val="24"/>
          <w:shd w:val="clear" w:color="auto" w:fill="FFFFFF"/>
        </w:rPr>
        <w:t>Arduino</w:t>
      </w:r>
      <w:proofErr w:type="spellEnd"/>
      <w:r w:rsidRPr="00CC77B1">
        <w:rPr>
          <w:rFonts w:ascii="Vadana" w:hAnsi="Vadana"/>
          <w:color w:val="333333"/>
          <w:sz w:val="24"/>
          <w:szCs w:val="24"/>
          <w:shd w:val="clear" w:color="auto" w:fill="FFFFFF"/>
        </w:rPr>
        <w:t xml:space="preserve"> Leonardo  With Ide Cable</w:t>
      </w:r>
    </w:p>
    <w:p w:rsidR="007D69DD" w:rsidRPr="00CC77B1" w:rsidRDefault="00704B74" w:rsidP="00D20B6B">
      <w:pPr>
        <w:widowControl/>
        <w:numPr>
          <w:ilvl w:val="0"/>
          <w:numId w:val="2"/>
        </w:numPr>
        <w:suppressAutoHyphens w:val="0"/>
        <w:spacing w:before="100" w:beforeAutospacing="1" w:after="100" w:afterAutospacing="1" w:line="360" w:lineRule="auto"/>
        <w:rPr>
          <w:rFonts w:ascii="Vadana" w:hAnsi="Vadana"/>
          <w:color w:val="333333"/>
          <w:sz w:val="24"/>
          <w:szCs w:val="24"/>
          <w:shd w:val="clear" w:color="auto" w:fill="FFFFFF"/>
        </w:rPr>
      </w:pPr>
      <w:r w:rsidRPr="00CC77B1">
        <w:rPr>
          <w:rFonts w:ascii="Vadana" w:hAnsi="Vadana"/>
          <w:color w:val="333333"/>
          <w:sz w:val="24"/>
          <w:szCs w:val="24"/>
          <w:shd w:val="clear" w:color="auto" w:fill="FFFFFF"/>
        </w:rPr>
        <w:t xml:space="preserve">Battery </w:t>
      </w:r>
    </w:p>
    <w:p w:rsidR="007D69DD" w:rsidRPr="00CC77B1" w:rsidRDefault="007D69DD" w:rsidP="000C4E18">
      <w:pPr>
        <w:pStyle w:val="Heading1"/>
        <w:rPr>
          <w:rFonts w:ascii="Vadana" w:hAnsi="Vadana"/>
          <w:sz w:val="24"/>
          <w:szCs w:val="24"/>
        </w:rPr>
      </w:pPr>
      <w:bookmarkStart w:id="9" w:name="_Toc515489515"/>
      <w:r w:rsidRPr="00CC77B1">
        <w:rPr>
          <w:rFonts w:ascii="Vadana" w:hAnsi="Vadana"/>
          <w:sz w:val="24"/>
          <w:szCs w:val="24"/>
        </w:rPr>
        <w:t>Background</w:t>
      </w:r>
      <w:bookmarkEnd w:id="9"/>
      <w:r w:rsidRPr="00CC77B1">
        <w:rPr>
          <w:rFonts w:ascii="Vadana" w:hAnsi="Vadana"/>
          <w:sz w:val="24"/>
          <w:szCs w:val="24"/>
        </w:rPr>
        <w:t xml:space="preserve"> </w:t>
      </w:r>
    </w:p>
    <w:p w:rsidR="00160B1D" w:rsidRPr="00CC77B1" w:rsidRDefault="00160B1D" w:rsidP="00D20B6B">
      <w:pPr>
        <w:spacing w:line="360" w:lineRule="auto"/>
        <w:rPr>
          <w:rFonts w:ascii="Vadana" w:hAnsi="Vadana"/>
          <w:sz w:val="24"/>
          <w:szCs w:val="24"/>
        </w:rPr>
      </w:pPr>
    </w:p>
    <w:p w:rsidR="00B55D6C" w:rsidRPr="00CC77B1" w:rsidRDefault="003D04E8" w:rsidP="00D20B6B">
      <w:pPr>
        <w:spacing w:line="360" w:lineRule="auto"/>
        <w:rPr>
          <w:rFonts w:ascii="Vadana" w:hAnsi="Vadana"/>
          <w:color w:val="333333"/>
          <w:sz w:val="24"/>
          <w:szCs w:val="24"/>
          <w:shd w:val="clear" w:color="auto" w:fill="FFFFFF"/>
        </w:rPr>
      </w:pPr>
      <w:r w:rsidRPr="00CC77B1">
        <w:rPr>
          <w:rFonts w:ascii="Vadana" w:hAnsi="Vadana"/>
          <w:color w:val="333333"/>
          <w:sz w:val="24"/>
          <w:szCs w:val="24"/>
          <w:shd w:val="clear" w:color="auto" w:fill="FFFFFF"/>
        </w:rPr>
        <w:t xml:space="preserve">Many electrical and computer systems involve some kind of computing technology  in which a microcontrollers, an integrated circuit with processor  process and executes controlling task </w:t>
      </w:r>
      <w:r w:rsidRPr="00CC77B1">
        <w:rPr>
          <w:rFonts w:ascii="Vadana" w:hAnsi="Vadana"/>
          <w:color w:val="333333"/>
          <w:sz w:val="24"/>
          <w:szCs w:val="24"/>
          <w:shd w:val="clear" w:color="auto" w:fill="FFFFFF"/>
        </w:rPr>
        <w:fldChar w:fldCharType="begin" w:fldLock="1"/>
      </w:r>
      <w:r w:rsidR="00211E0A" w:rsidRPr="00CC77B1">
        <w:rPr>
          <w:rFonts w:ascii="Vadana" w:hAnsi="Vadana"/>
          <w:color w:val="333333"/>
          <w:sz w:val="24"/>
          <w:szCs w:val="24"/>
          <w:shd w:val="clear" w:color="auto" w:fill="FFFFFF"/>
        </w:rPr>
        <w:instrText>ADDIN CSL_CITATION {"citationItems":[{"id":"ITEM-1","itemData":{"DOI":"10.2200/S00291ED1V01Y201007DCS030","ISBN":"9781608454990","author":[{"dropping-particle":"","family":"Russell","given":"David","non-dropping-particle":"","parse-names":false,"suffix":""}],"container-title":"Introduction to Embedded Systems: Using ANSI C and the Arduino Development Environment","id":"ITEM-1","issued":{"date-parts":[["2010"]]},"number-of-pages":"275","publisher":"Morgan &amp; Claypool","title":"Introduction to Embedded Systems: Using ANSI C and the Arduino Development Environment","type":"book"},"uris":["http://www.mendeley.com/documents/?uuid=795a1c44-0365-4ebc-ba85-286fd9f8e542"]}],"mendeley":{"formattedCitation":"(Russell, 2010)","plainTextFormattedCitation":"(Russell, 2010)","previouslyFormattedCitation":"(Russell, 2010)"},"properties":{"noteIndex":0},"schema":"https://github.com/citation-style-language/schema/raw/master/csl-citation.json"}</w:instrText>
      </w:r>
      <w:r w:rsidRPr="00CC77B1">
        <w:rPr>
          <w:rFonts w:ascii="Vadana" w:hAnsi="Vadana"/>
          <w:color w:val="333333"/>
          <w:sz w:val="24"/>
          <w:szCs w:val="24"/>
          <w:shd w:val="clear" w:color="auto" w:fill="FFFFFF"/>
        </w:rPr>
        <w:fldChar w:fldCharType="separate"/>
      </w:r>
      <w:r w:rsidRPr="00CC77B1">
        <w:rPr>
          <w:rFonts w:ascii="Vadana" w:hAnsi="Vadana"/>
          <w:noProof/>
          <w:color w:val="333333"/>
          <w:sz w:val="24"/>
          <w:szCs w:val="24"/>
          <w:shd w:val="clear" w:color="auto" w:fill="FFFFFF"/>
        </w:rPr>
        <w:t>(Russell, 2010)</w:t>
      </w:r>
      <w:r w:rsidRPr="00CC77B1">
        <w:rPr>
          <w:rFonts w:ascii="Vadana" w:hAnsi="Vadana"/>
          <w:color w:val="333333"/>
          <w:sz w:val="24"/>
          <w:szCs w:val="24"/>
          <w:shd w:val="clear" w:color="auto" w:fill="FFFFFF"/>
        </w:rPr>
        <w:fldChar w:fldCharType="end"/>
      </w:r>
      <w:r w:rsidRPr="00CC77B1">
        <w:rPr>
          <w:rFonts w:ascii="Vadana" w:hAnsi="Vadana"/>
          <w:color w:val="333333"/>
          <w:sz w:val="24"/>
          <w:szCs w:val="24"/>
          <w:shd w:val="clear" w:color="auto" w:fill="FFFFFF"/>
        </w:rPr>
        <w:t xml:space="preserve">. This type of minicomputer is responsible for processing information for human consumptions, such as traffic lights control in a city, running  the engine, brakes, seatbelts, airbag, and audio system in a car and commanding robots on a factory floor, this specialized computer system typically operate in, and interact with, an external environment by collecting data through sensors and actuators. Often </w:t>
      </w:r>
      <w:proofErr w:type="gramStart"/>
      <w:r w:rsidRPr="00CC77B1">
        <w:rPr>
          <w:rFonts w:ascii="Vadana" w:hAnsi="Vadana"/>
          <w:color w:val="333333"/>
          <w:sz w:val="24"/>
          <w:szCs w:val="24"/>
          <w:shd w:val="clear" w:color="auto" w:fill="FFFFFF"/>
        </w:rPr>
        <w:t>these network</w:t>
      </w:r>
      <w:proofErr w:type="gramEnd"/>
      <w:r w:rsidRPr="00CC77B1">
        <w:rPr>
          <w:rFonts w:ascii="Vadana" w:hAnsi="Vadana"/>
          <w:color w:val="333333"/>
          <w:sz w:val="24"/>
          <w:szCs w:val="24"/>
          <w:shd w:val="clear" w:color="auto" w:fill="FFFFFF"/>
        </w:rPr>
        <w:t xml:space="preserve"> of nodes requires either simplex communication a communication </w:t>
      </w:r>
      <w:r w:rsidR="00D20B6B" w:rsidRPr="00CC77B1">
        <w:rPr>
          <w:rFonts w:ascii="Vadana" w:hAnsi="Vadana"/>
          <w:color w:val="333333"/>
          <w:sz w:val="24"/>
          <w:szCs w:val="24"/>
          <w:shd w:val="clear" w:color="auto" w:fill="FFFFFF"/>
        </w:rPr>
        <w:t>system involving</w:t>
      </w:r>
      <w:r w:rsidRPr="00CC77B1">
        <w:rPr>
          <w:rFonts w:ascii="Vadana" w:hAnsi="Vadana"/>
          <w:color w:val="333333"/>
          <w:sz w:val="24"/>
          <w:szCs w:val="24"/>
          <w:shd w:val="clear" w:color="auto" w:fill="FFFFFF"/>
        </w:rPr>
        <w:t xml:space="preserve"> transmitter and receiver, half duplex two pairs of transmitter receiver sharing a single backbone or full duplex communication integrated. </w:t>
      </w:r>
      <w:r w:rsidRPr="00CC77B1">
        <w:rPr>
          <w:rFonts w:ascii="Vadana" w:hAnsi="Vadana"/>
          <w:color w:val="333333"/>
          <w:sz w:val="24"/>
          <w:szCs w:val="24"/>
          <w:shd w:val="clear" w:color="auto" w:fill="FFFFFF"/>
        </w:rPr>
        <w:fldChar w:fldCharType="begin" w:fldLock="1"/>
      </w:r>
      <w:r w:rsidR="00211E0A" w:rsidRPr="00CC77B1">
        <w:rPr>
          <w:rFonts w:ascii="Vadana" w:hAnsi="Vadana"/>
          <w:color w:val="333333"/>
          <w:sz w:val="24"/>
          <w:szCs w:val="24"/>
          <w:shd w:val="clear" w:color="auto" w:fill="FFFFFF"/>
        </w:rPr>
        <w:instrText>ADDIN CSL_CITATION {"citationItems":[{"id":"ITEM-1","itemData":{"DOI":"10.1109/TE.2008.919809","ISSN":"0018-9359 VO  - 52","author":[{"dropping-particle":"","family":"Kim","given":"S H","non-dropping-particle":"","parse-names":false,"suffix":""},{"dropping-particle":"","family":"Jeon","given":"J W","non-dropping-particle":"","parse-names":false,"suffix":""}],"container-title":"IEEE Transactions on Education","id":"ITEM-1","issue":"1","issued":{"date-parts":[["2009"]]},"page":"99-108","title":"Introduction for Freshmen to Embedded Systems Using LEGO Mindstorms","type":"article-journal","volume":"52"},"uris":["http://www.mendeley.com/documents/?uuid=e865453b-f934-455d-9905-08f17f7f79b7"]}],"mendeley":{"formattedCitation":"(Kim and Jeon, 2009)","plainTextFormattedCitation":"(Kim and Jeon, 2009)","previouslyFormattedCitation":"(Kim and Jeon, 2009)"},"properties":{"noteIndex":0},"schema":"https://github.com/citation-style-language/schema/raw/master/csl-citation.json"}</w:instrText>
      </w:r>
      <w:r w:rsidRPr="00CC77B1">
        <w:rPr>
          <w:rFonts w:ascii="Vadana" w:hAnsi="Vadana"/>
          <w:color w:val="333333"/>
          <w:sz w:val="24"/>
          <w:szCs w:val="24"/>
          <w:shd w:val="clear" w:color="auto" w:fill="FFFFFF"/>
        </w:rPr>
        <w:fldChar w:fldCharType="separate"/>
      </w:r>
      <w:proofErr w:type="gramStart"/>
      <w:r w:rsidRPr="00CC77B1">
        <w:rPr>
          <w:rFonts w:ascii="Vadana" w:hAnsi="Vadana"/>
          <w:noProof/>
          <w:color w:val="333333"/>
          <w:sz w:val="24"/>
          <w:szCs w:val="24"/>
          <w:shd w:val="clear" w:color="auto" w:fill="FFFFFF"/>
        </w:rPr>
        <w:t>(Kim and Jeon, 2009)</w:t>
      </w:r>
      <w:r w:rsidRPr="00CC77B1">
        <w:rPr>
          <w:rFonts w:ascii="Vadana" w:hAnsi="Vadana"/>
          <w:color w:val="333333"/>
          <w:sz w:val="24"/>
          <w:szCs w:val="24"/>
          <w:shd w:val="clear" w:color="auto" w:fill="FFFFFF"/>
        </w:rPr>
        <w:fldChar w:fldCharType="end"/>
      </w:r>
      <w:r w:rsidRPr="00CC77B1">
        <w:rPr>
          <w:rFonts w:ascii="Vadana" w:hAnsi="Vadana"/>
          <w:color w:val="333333"/>
          <w:sz w:val="24"/>
          <w:szCs w:val="24"/>
          <w:shd w:val="clear" w:color="auto" w:fill="FFFFFF"/>
        </w:rPr>
        <w:t>.</w:t>
      </w:r>
      <w:proofErr w:type="gramEnd"/>
      <w:r w:rsidRPr="00CC77B1">
        <w:rPr>
          <w:rFonts w:ascii="Vadana" w:hAnsi="Vadana"/>
          <w:color w:val="333333"/>
          <w:sz w:val="24"/>
          <w:szCs w:val="24"/>
          <w:shd w:val="clear" w:color="auto" w:fill="FFFFFF"/>
        </w:rPr>
        <w:t xml:space="preserve"> </w:t>
      </w:r>
    </w:p>
    <w:p w:rsidR="008E53A4" w:rsidRPr="00CC77B1" w:rsidRDefault="008E53A4" w:rsidP="000C4E18">
      <w:pPr>
        <w:pStyle w:val="Heading2"/>
        <w:rPr>
          <w:rFonts w:ascii="Vadana" w:hAnsi="Vadana"/>
          <w:sz w:val="24"/>
          <w:szCs w:val="24"/>
        </w:rPr>
      </w:pPr>
      <w:bookmarkStart w:id="10" w:name="_Toc515489516"/>
      <w:r w:rsidRPr="00CC77B1">
        <w:rPr>
          <w:rFonts w:ascii="Vadana" w:hAnsi="Vadana"/>
          <w:sz w:val="24"/>
          <w:szCs w:val="24"/>
        </w:rPr>
        <w:lastRenderedPageBreak/>
        <w:t>Structure of wireless sensor network</w:t>
      </w:r>
      <w:bookmarkEnd w:id="10"/>
      <w:r w:rsidRPr="00CC77B1">
        <w:rPr>
          <w:rFonts w:ascii="Vadana" w:hAnsi="Vadana"/>
          <w:sz w:val="24"/>
          <w:szCs w:val="24"/>
        </w:rPr>
        <w:t xml:space="preserve">  </w:t>
      </w:r>
    </w:p>
    <w:p w:rsidR="00340B90" w:rsidRPr="00CC77B1" w:rsidRDefault="00B55D6C" w:rsidP="00D20B6B">
      <w:pPr>
        <w:spacing w:line="360" w:lineRule="auto"/>
        <w:rPr>
          <w:rFonts w:ascii="Vadana" w:hAnsi="Vadana"/>
          <w:color w:val="333333"/>
          <w:sz w:val="24"/>
          <w:szCs w:val="24"/>
          <w:shd w:val="clear" w:color="auto" w:fill="FFFFFF"/>
        </w:rPr>
      </w:pPr>
      <w:r w:rsidRPr="00CC77B1">
        <w:rPr>
          <w:rFonts w:ascii="Vadana" w:hAnsi="Vadana"/>
          <w:color w:val="333333"/>
          <w:sz w:val="24"/>
          <w:szCs w:val="24"/>
          <w:shd w:val="clear" w:color="auto" w:fill="FFFFFF"/>
        </w:rPr>
        <w:t>The basic structure of a</w:t>
      </w:r>
      <w:r w:rsidR="00340B90" w:rsidRPr="00CC77B1">
        <w:rPr>
          <w:rFonts w:ascii="Vadana" w:hAnsi="Vadana"/>
          <w:color w:val="333333"/>
          <w:sz w:val="24"/>
          <w:szCs w:val="24"/>
          <w:shd w:val="clear" w:color="auto" w:fill="FFFFFF"/>
        </w:rPr>
        <w:t xml:space="preserve"> wireless sensor </w:t>
      </w:r>
      <w:proofErr w:type="gramStart"/>
      <w:r w:rsidR="00340B90" w:rsidRPr="00CC77B1">
        <w:rPr>
          <w:rFonts w:ascii="Vadana" w:hAnsi="Vadana"/>
          <w:color w:val="333333"/>
          <w:sz w:val="24"/>
          <w:szCs w:val="24"/>
          <w:shd w:val="clear" w:color="auto" w:fill="FFFFFF"/>
        </w:rPr>
        <w:t xml:space="preserve">network </w:t>
      </w:r>
      <w:r w:rsidRPr="00CC77B1">
        <w:rPr>
          <w:rFonts w:ascii="Vadana" w:hAnsi="Vadana"/>
          <w:color w:val="333333"/>
          <w:sz w:val="24"/>
          <w:szCs w:val="24"/>
          <w:shd w:val="clear" w:color="auto" w:fill="FFFFFF"/>
        </w:rPr>
        <w:t xml:space="preserve"> </w:t>
      </w:r>
      <w:r w:rsidR="00340B90" w:rsidRPr="00CC77B1">
        <w:rPr>
          <w:rFonts w:ascii="Vadana" w:hAnsi="Vadana"/>
          <w:color w:val="333333"/>
          <w:sz w:val="24"/>
          <w:szCs w:val="24"/>
          <w:shd w:val="clear" w:color="auto" w:fill="FFFFFF"/>
        </w:rPr>
        <w:t>(</w:t>
      </w:r>
      <w:proofErr w:type="gramEnd"/>
      <w:r w:rsidRPr="00CC77B1">
        <w:rPr>
          <w:rFonts w:ascii="Vadana" w:hAnsi="Vadana"/>
          <w:color w:val="333333"/>
          <w:sz w:val="24"/>
          <w:szCs w:val="24"/>
          <w:shd w:val="clear" w:color="auto" w:fill="FFFFFF"/>
        </w:rPr>
        <w:t>WSN</w:t>
      </w:r>
      <w:r w:rsidR="00340B90" w:rsidRPr="00CC77B1">
        <w:rPr>
          <w:rFonts w:ascii="Vadana" w:hAnsi="Vadana"/>
          <w:color w:val="333333"/>
          <w:sz w:val="24"/>
          <w:szCs w:val="24"/>
          <w:shd w:val="clear" w:color="auto" w:fill="FFFFFF"/>
        </w:rPr>
        <w:t>)</w:t>
      </w:r>
      <w:r w:rsidRPr="00CC77B1">
        <w:rPr>
          <w:rFonts w:ascii="Vadana" w:hAnsi="Vadana"/>
          <w:color w:val="333333"/>
          <w:sz w:val="24"/>
          <w:szCs w:val="24"/>
          <w:shd w:val="clear" w:color="auto" w:fill="FFFFFF"/>
        </w:rPr>
        <w:t xml:space="preserve"> consists of huge number of low-power, low-cost, battery </w:t>
      </w:r>
      <w:r w:rsidR="00340B90" w:rsidRPr="00CC77B1">
        <w:rPr>
          <w:rFonts w:ascii="Vadana" w:hAnsi="Vadana"/>
          <w:color w:val="333333"/>
          <w:sz w:val="24"/>
          <w:szCs w:val="24"/>
          <w:shd w:val="clear" w:color="auto" w:fill="FFFFFF"/>
        </w:rPr>
        <w:t>supplying energy to</w:t>
      </w:r>
      <w:r w:rsidRPr="00CC77B1">
        <w:rPr>
          <w:rFonts w:ascii="Vadana" w:hAnsi="Vadana"/>
          <w:color w:val="333333"/>
          <w:sz w:val="24"/>
          <w:szCs w:val="24"/>
          <w:shd w:val="clear" w:color="auto" w:fill="FFFFFF"/>
        </w:rPr>
        <w:t xml:space="preserve"> multifunctional sensing devices </w:t>
      </w:r>
      <w:r w:rsidR="00340B90" w:rsidRPr="00CC77B1">
        <w:rPr>
          <w:rFonts w:ascii="Vadana" w:hAnsi="Vadana"/>
          <w:color w:val="333333"/>
          <w:sz w:val="24"/>
          <w:szCs w:val="24"/>
          <w:shd w:val="clear" w:color="auto" w:fill="FFFFFF"/>
        </w:rPr>
        <w:t xml:space="preserve">and sensors </w:t>
      </w:r>
      <w:r w:rsidRPr="00CC77B1">
        <w:rPr>
          <w:rFonts w:ascii="Vadana" w:hAnsi="Vadana"/>
          <w:color w:val="333333"/>
          <w:sz w:val="24"/>
          <w:szCs w:val="24"/>
          <w:shd w:val="clear" w:color="auto" w:fill="FFFFFF"/>
        </w:rPr>
        <w:t>. These sensors</w:t>
      </w:r>
      <w:r w:rsidR="00340B90" w:rsidRPr="00CC77B1">
        <w:rPr>
          <w:rFonts w:ascii="Vadana" w:hAnsi="Vadana"/>
          <w:color w:val="333333"/>
          <w:sz w:val="24"/>
          <w:szCs w:val="24"/>
          <w:shd w:val="clear" w:color="auto" w:fill="FFFFFF"/>
        </w:rPr>
        <w:t xml:space="preserve"> devices are deployed in different location for the purpose of monitoring, they are well </w:t>
      </w:r>
      <w:r w:rsidRPr="00CC77B1">
        <w:rPr>
          <w:rFonts w:ascii="Vadana" w:hAnsi="Vadana"/>
          <w:color w:val="333333"/>
          <w:sz w:val="24"/>
          <w:szCs w:val="24"/>
          <w:shd w:val="clear" w:color="auto" w:fill="FFFFFF"/>
        </w:rPr>
        <w:t xml:space="preserve">equipped with </w:t>
      </w:r>
      <w:proofErr w:type="gramStart"/>
      <w:r w:rsidRPr="00CC77B1">
        <w:rPr>
          <w:rFonts w:ascii="Vadana" w:hAnsi="Vadana"/>
          <w:color w:val="333333"/>
          <w:sz w:val="24"/>
          <w:szCs w:val="24"/>
          <w:shd w:val="clear" w:color="auto" w:fill="FFFFFF"/>
        </w:rPr>
        <w:t>a</w:t>
      </w:r>
      <w:proofErr w:type="gramEnd"/>
      <w:r w:rsidRPr="00CC77B1">
        <w:rPr>
          <w:rFonts w:ascii="Vadana" w:hAnsi="Vadana"/>
          <w:color w:val="333333"/>
          <w:sz w:val="24"/>
          <w:szCs w:val="24"/>
          <w:shd w:val="clear" w:color="auto" w:fill="FFFFFF"/>
        </w:rPr>
        <w:t xml:space="preserve"> s processor, transceivers, memory resource, actuators and a limited battery device</w:t>
      </w:r>
      <w:r w:rsidR="00340B90" w:rsidRPr="00CC77B1">
        <w:rPr>
          <w:rFonts w:ascii="Vadana" w:hAnsi="Vadana"/>
          <w:color w:val="333333"/>
          <w:sz w:val="24"/>
          <w:szCs w:val="24"/>
          <w:shd w:val="clear" w:color="auto" w:fill="FFFFFF"/>
        </w:rPr>
        <w:t>. In this network of devices, each node is able to transfer a packet to the destination</w:t>
      </w:r>
      <w:r w:rsidR="00793F3A" w:rsidRPr="00CC77B1">
        <w:rPr>
          <w:rFonts w:ascii="Vadana" w:hAnsi="Vadana"/>
          <w:color w:val="333333"/>
          <w:sz w:val="24"/>
          <w:szCs w:val="24"/>
          <w:shd w:val="clear" w:color="auto" w:fill="FFFFFF"/>
        </w:rPr>
        <w:fldChar w:fldCharType="begin" w:fldLock="1"/>
      </w:r>
      <w:r w:rsidR="00505AF9" w:rsidRPr="00CC77B1">
        <w:rPr>
          <w:rFonts w:ascii="Vadana" w:hAnsi="Vadana"/>
          <w:color w:val="333333"/>
          <w:sz w:val="24"/>
          <w:szCs w:val="24"/>
          <w:shd w:val="clear" w:color="auto" w:fill="FFFFFF"/>
        </w:rPr>
        <w:instrText>ADDIN CSL_CITATION {"citationItems":[{"id":"ITEM-1","itemData":{"DOI":"10.1049/iet-wss.2017.0090","ISSN":"2043-6386 VO  - 8","author":[{"dropping-particle":"","family":"Manju","given":"","non-dropping-particle":"","parse-names":false,"suffix":""},{"dropping-particle":"","family":"Chand","given":"S","non-dropping-particle":"","parse-names":false,"suffix":""},{"dropping-particle":"","family":"Kumar","given":"B","non-dropping-particle":"","parse-names":false,"suffix":""}],"container-title":"IET Wireless Sensor Systems","id":"ITEM-1","issue":"3","issued":{"date-parts":[["2018"]]},"page":"109-115","title":"Target coverage heuristic based on learning automata in wireless sensor networks","type":"article-journal","volume":"8"},"uris":["http://www.mendeley.com/documents/?uuid=afac7264-dc5f-4178-8ed0-05db551cc22d"]}],"mendeley":{"formattedCitation":"(Manju, Chand and Kumar, 2018)","plainTextFormattedCitation":"(Manju, Chand and Kumar, 2018)","previouslyFormattedCitation":"(Manju, Chand and Kumar, 2018)"},"properties":{"noteIndex":0},"schema":"https://github.com/citation-style-language/schema/raw/master/csl-citation.json"}</w:instrText>
      </w:r>
      <w:r w:rsidR="00793F3A" w:rsidRPr="00CC77B1">
        <w:rPr>
          <w:rFonts w:ascii="Vadana" w:hAnsi="Vadana"/>
          <w:color w:val="333333"/>
          <w:sz w:val="24"/>
          <w:szCs w:val="24"/>
          <w:shd w:val="clear" w:color="auto" w:fill="FFFFFF"/>
        </w:rPr>
        <w:fldChar w:fldCharType="separate"/>
      </w:r>
      <w:r w:rsidR="00793F3A" w:rsidRPr="00CC77B1">
        <w:rPr>
          <w:rFonts w:ascii="Vadana" w:hAnsi="Vadana"/>
          <w:noProof/>
          <w:color w:val="333333"/>
          <w:sz w:val="24"/>
          <w:szCs w:val="24"/>
          <w:shd w:val="clear" w:color="auto" w:fill="FFFFFF"/>
        </w:rPr>
        <w:t>(Manju, Chand and Kumar, 2018)</w:t>
      </w:r>
      <w:r w:rsidR="00793F3A" w:rsidRPr="00CC77B1">
        <w:rPr>
          <w:rFonts w:ascii="Vadana" w:hAnsi="Vadana"/>
          <w:color w:val="333333"/>
          <w:sz w:val="24"/>
          <w:szCs w:val="24"/>
          <w:shd w:val="clear" w:color="auto" w:fill="FFFFFF"/>
        </w:rPr>
        <w:fldChar w:fldCharType="end"/>
      </w:r>
      <w:r w:rsidR="00505AF9" w:rsidRPr="00CC77B1">
        <w:rPr>
          <w:rFonts w:ascii="Vadana" w:hAnsi="Vadana"/>
          <w:color w:val="333333"/>
          <w:sz w:val="24"/>
          <w:szCs w:val="24"/>
          <w:shd w:val="clear" w:color="auto" w:fill="FFFFFF"/>
        </w:rPr>
        <w:t>.</w:t>
      </w:r>
      <w:r w:rsidR="00505AF9" w:rsidRPr="00CC77B1">
        <w:rPr>
          <w:rFonts w:ascii="Vadana" w:hAnsi="Vadana"/>
          <w:color w:val="333333"/>
          <w:sz w:val="24"/>
          <w:szCs w:val="24"/>
          <w:shd w:val="clear" w:color="auto" w:fill="FFFFFF"/>
        </w:rPr>
        <w:fldChar w:fldCharType="begin" w:fldLock="1"/>
      </w:r>
      <w:r w:rsidR="00505AF9" w:rsidRPr="00CC77B1">
        <w:rPr>
          <w:rFonts w:ascii="Vadana" w:hAnsi="Vadana"/>
          <w:color w:val="333333"/>
          <w:sz w:val="24"/>
          <w:szCs w:val="24"/>
          <w:shd w:val="clear" w:color="auto" w:fill="FFFFFF"/>
        </w:rPr>
        <w:instrText>ADDIN CSL_CITATION {"citationItems":[{"id":"ITEM-1","itemData":{"DOI":"10.1049/iet-com.2017.1040","ISSN":"1751-8628 VO  - 12","author":[{"dropping-particle":"","family":"Barani","given":"H","non-dropping-particle":"","parse-names":false,"suffix":""},{"dropping-particle":"","family":"Jaradat","given":"Y","non-dropping-particle":"","parse-names":false,"suffix":""},{"dropping-particle":"","family":"Huang","given":"H","non-dropping-particle":"","parse-names":false,"suffix":""},{"dropping-particle":"","family":"Li","given":"Z","non-dropping-particle":"","parse-names":false,"suffix":""},{"dropping-particle":"","family":"Misra","given":"S","non-dropping-particle":"","parse-names":false,"suffix":""}],"container-title":"IET Communications","id":"ITEM-1","issue":"8","issued":{"date-parts":[["2018"]]},"page":"941-947","title":"Effect of sink location and redundancy on multi-sink wireless sensor networks: a capacity and delay analysis","type":"article-journal","volume":"12"},"uris":["http://www.mendeley.com/documents/?uuid=932effc3-910a-4e11-9b17-0ce3c4c94463"]}],"mendeley":{"formattedCitation":"(Barani &lt;i&gt;et al.&lt;/i&gt;, 2018)","plainTextFormattedCitation":"(Barani et al., 2018)","previouslyFormattedCitation":"(Barani &lt;i&gt;et al.&lt;/i&gt;, 2018)"},"properties":{"noteIndex":0},"schema":"https://github.com/citation-style-language/schema/raw/master/csl-citation.json"}</w:instrText>
      </w:r>
      <w:r w:rsidR="00505AF9" w:rsidRPr="00CC77B1">
        <w:rPr>
          <w:rFonts w:ascii="Vadana" w:hAnsi="Vadana"/>
          <w:color w:val="333333"/>
          <w:sz w:val="24"/>
          <w:szCs w:val="24"/>
          <w:shd w:val="clear" w:color="auto" w:fill="FFFFFF"/>
        </w:rPr>
        <w:fldChar w:fldCharType="separate"/>
      </w:r>
      <w:proofErr w:type="gramStart"/>
      <w:r w:rsidR="00505AF9" w:rsidRPr="00CC77B1">
        <w:rPr>
          <w:rFonts w:ascii="Vadana" w:hAnsi="Vadana"/>
          <w:noProof/>
          <w:color w:val="333333"/>
          <w:sz w:val="24"/>
          <w:szCs w:val="24"/>
          <w:shd w:val="clear" w:color="auto" w:fill="FFFFFF"/>
        </w:rPr>
        <w:t>(Barani et al., 2018)</w:t>
      </w:r>
      <w:r w:rsidR="00505AF9" w:rsidRPr="00CC77B1">
        <w:rPr>
          <w:rFonts w:ascii="Vadana" w:hAnsi="Vadana"/>
          <w:color w:val="333333"/>
          <w:sz w:val="24"/>
          <w:szCs w:val="24"/>
          <w:shd w:val="clear" w:color="auto" w:fill="FFFFFF"/>
        </w:rPr>
        <w:fldChar w:fldCharType="end"/>
      </w:r>
      <w:r w:rsidR="002B442C" w:rsidRPr="00CC77B1">
        <w:rPr>
          <w:rFonts w:ascii="Vadana" w:hAnsi="Vadana"/>
          <w:color w:val="333333"/>
          <w:sz w:val="24"/>
          <w:szCs w:val="24"/>
          <w:shd w:val="clear" w:color="auto" w:fill="FFFFFF"/>
        </w:rPr>
        <w:t>.</w:t>
      </w:r>
      <w:proofErr w:type="gramEnd"/>
    </w:p>
    <w:p w:rsidR="008E53A4" w:rsidRPr="00CC77B1" w:rsidRDefault="008E53A4" w:rsidP="00D20B6B">
      <w:pPr>
        <w:spacing w:line="360" w:lineRule="auto"/>
        <w:rPr>
          <w:rFonts w:ascii="Vadana" w:hAnsi="Vadana"/>
          <w:color w:val="333333"/>
          <w:sz w:val="24"/>
          <w:szCs w:val="24"/>
          <w:shd w:val="clear" w:color="auto" w:fill="FFFFFF"/>
        </w:rPr>
      </w:pPr>
      <w:r w:rsidRPr="00CC77B1">
        <w:rPr>
          <w:rFonts w:ascii="Vadana" w:hAnsi="Vadana"/>
          <w:color w:val="333333"/>
          <w:sz w:val="24"/>
          <w:szCs w:val="24"/>
          <w:shd w:val="clear" w:color="auto" w:fill="FFFFFF"/>
        </w:rPr>
        <w:t xml:space="preserve">The data acquired by the nodes is transmitted to the nearest gateways which can operate independently or convey data to a host system. Gateways are specialized coordinating systems in the network responsible for authentication of the data collected by the nodes and routing the collected data for analysis and processing. The main function of a host system </w:t>
      </w:r>
      <w:proofErr w:type="gramStart"/>
      <w:r w:rsidRPr="00CC77B1">
        <w:rPr>
          <w:rFonts w:ascii="Vadana" w:hAnsi="Vadana"/>
          <w:color w:val="333333"/>
          <w:sz w:val="24"/>
          <w:szCs w:val="24"/>
          <w:shd w:val="clear" w:color="auto" w:fill="FFFFFF"/>
        </w:rPr>
        <w:t>is  to</w:t>
      </w:r>
      <w:proofErr w:type="gramEnd"/>
      <w:r w:rsidRPr="00CC77B1">
        <w:rPr>
          <w:rFonts w:ascii="Vadana" w:hAnsi="Vadana"/>
          <w:color w:val="333333"/>
          <w:sz w:val="24"/>
          <w:szCs w:val="24"/>
          <w:shd w:val="clear" w:color="auto" w:fill="FFFFFF"/>
        </w:rPr>
        <w:t xml:space="preserve">  process and analyse this data using specially designed software. </w:t>
      </w:r>
      <w:r w:rsidR="00505AF9" w:rsidRPr="00CC77B1">
        <w:rPr>
          <w:rFonts w:ascii="Vadana" w:hAnsi="Vadana"/>
          <w:color w:val="333333"/>
          <w:sz w:val="24"/>
          <w:szCs w:val="24"/>
          <w:shd w:val="clear" w:color="auto" w:fill="FFFFFF"/>
        </w:rPr>
        <w:fldChar w:fldCharType="begin" w:fldLock="1"/>
      </w:r>
      <w:r w:rsidR="00505AF9" w:rsidRPr="00CC77B1">
        <w:rPr>
          <w:rFonts w:ascii="Vadana" w:hAnsi="Vadana"/>
          <w:color w:val="333333"/>
          <w:sz w:val="24"/>
          <w:szCs w:val="24"/>
          <w:shd w:val="clear" w:color="auto" w:fill="FFFFFF"/>
        </w:rPr>
        <w:instrText>ADDIN CSL_CITATION {"citationItems":[{"id":"ITEM-1","itemData":{"DOI":"10.1109/ACCESS.2018.2821445","ISSN":" VO  - 6","author":[{"dropping-particle":"","family":"Boubiche","given":"S","non-dropping-particle":"","parse-names":false,"suffix":""},{"dropping-particle":"","family":"Boubiche","given":"D E","non-dropping-particle":"","parse-names":false,"suffix":""},{"dropping-particle":"","family":"Bilami","given":"A","non-dropping-particle":"","parse-names":false,"suffix":""},{"dropping-particle":"","family":"Toral-Cruz","given":"H","non-dropping-particle":"","parse-names":false,"suffix":""}],"container-title":"IEEE Access","id":"ITEM-1","issued":{"date-parts":[["2018"]]},"page":"20558-20571","title":"Big Data Challenges and Data Aggregation Strategies in Wireless Sensor Networks","type":"article-journal","volume":"6"},"uris":["http://www.mendeley.com/documents/?uuid=8f7fd479-27b3-4324-b8dd-62ef4ccee972"]}],"mendeley":{"formattedCitation":"(Boubiche &lt;i&gt;et al.&lt;/i&gt;, 2018)","plainTextFormattedCitation":"(Boubiche et al., 2018)","previouslyFormattedCitation":"(Boubiche &lt;i&gt;et al.&lt;/i&gt;, 2018)"},"properties":{"noteIndex":0},"schema":"https://github.com/citation-style-language/schema/raw/master/csl-citation.json"}</w:instrText>
      </w:r>
      <w:r w:rsidR="00505AF9" w:rsidRPr="00CC77B1">
        <w:rPr>
          <w:rFonts w:ascii="Vadana" w:hAnsi="Vadana"/>
          <w:color w:val="333333"/>
          <w:sz w:val="24"/>
          <w:szCs w:val="24"/>
          <w:shd w:val="clear" w:color="auto" w:fill="FFFFFF"/>
        </w:rPr>
        <w:fldChar w:fldCharType="separate"/>
      </w:r>
      <w:r w:rsidR="00505AF9" w:rsidRPr="00CC77B1">
        <w:rPr>
          <w:rFonts w:ascii="Vadana" w:hAnsi="Vadana"/>
          <w:noProof/>
          <w:color w:val="333333"/>
          <w:sz w:val="24"/>
          <w:szCs w:val="24"/>
          <w:shd w:val="clear" w:color="auto" w:fill="FFFFFF"/>
        </w:rPr>
        <w:t>(Boubiche et al., 2018)</w:t>
      </w:r>
      <w:r w:rsidR="00505AF9" w:rsidRPr="00CC77B1">
        <w:rPr>
          <w:rFonts w:ascii="Vadana" w:hAnsi="Vadana"/>
          <w:color w:val="333333"/>
          <w:sz w:val="24"/>
          <w:szCs w:val="24"/>
          <w:shd w:val="clear" w:color="auto" w:fill="FFFFFF"/>
        </w:rPr>
        <w:fldChar w:fldCharType="end"/>
      </w:r>
    </w:p>
    <w:p w:rsidR="008E53A4" w:rsidRPr="00CC77B1" w:rsidRDefault="008E53A4" w:rsidP="00D20B6B">
      <w:pPr>
        <w:spacing w:line="360" w:lineRule="auto"/>
        <w:rPr>
          <w:rFonts w:ascii="Vadana" w:hAnsi="Vadana" w:cstheme="majorBidi"/>
          <w:sz w:val="24"/>
          <w:szCs w:val="24"/>
          <w:lang w:val="en-US"/>
        </w:rPr>
      </w:pPr>
    </w:p>
    <w:p w:rsidR="001776ED" w:rsidRPr="00CC77B1" w:rsidRDefault="00340B90" w:rsidP="000C4E18">
      <w:pPr>
        <w:pStyle w:val="Heading2"/>
        <w:rPr>
          <w:rFonts w:ascii="Vadana" w:hAnsi="Vadana"/>
          <w:sz w:val="24"/>
          <w:szCs w:val="24"/>
        </w:rPr>
      </w:pPr>
      <w:bookmarkStart w:id="11" w:name="_Toc515489517"/>
      <w:r w:rsidRPr="00CC77B1">
        <w:rPr>
          <w:rFonts w:ascii="Vadana" w:hAnsi="Vadana"/>
          <w:sz w:val="24"/>
          <w:szCs w:val="24"/>
        </w:rPr>
        <w:t>Related works</w:t>
      </w:r>
      <w:bookmarkEnd w:id="11"/>
      <w:r w:rsidRPr="00CC77B1">
        <w:rPr>
          <w:rFonts w:ascii="Vadana" w:hAnsi="Vadana"/>
          <w:sz w:val="24"/>
          <w:szCs w:val="24"/>
        </w:rPr>
        <w:t xml:space="preserve"> </w:t>
      </w:r>
    </w:p>
    <w:p w:rsidR="005A0868" w:rsidRPr="00CC77B1" w:rsidRDefault="00505AF9" w:rsidP="00D20B6B">
      <w:pPr>
        <w:spacing w:line="360" w:lineRule="auto"/>
        <w:rPr>
          <w:rFonts w:ascii="Vadana" w:hAnsi="Vadana" w:cstheme="majorBidi"/>
          <w:sz w:val="24"/>
          <w:szCs w:val="24"/>
          <w:lang w:val="en-US"/>
        </w:rPr>
      </w:pPr>
      <w:r w:rsidRPr="00CC77B1">
        <w:rPr>
          <w:rFonts w:ascii="Vadana" w:hAnsi="Vadana"/>
          <w:color w:val="333333"/>
          <w:sz w:val="24"/>
          <w:szCs w:val="24"/>
          <w:shd w:val="clear" w:color="auto" w:fill="FFFFFF"/>
        </w:rPr>
        <w:fldChar w:fldCharType="begin" w:fldLock="1"/>
      </w:r>
      <w:r w:rsidRPr="00CC77B1">
        <w:rPr>
          <w:rFonts w:ascii="Vadana" w:hAnsi="Vadana"/>
          <w:color w:val="333333"/>
          <w:sz w:val="24"/>
          <w:szCs w:val="24"/>
          <w:shd w:val="clear" w:color="auto" w:fill="FFFFFF"/>
        </w:rPr>
        <w:instrText>ADDIN CSL_CITATION {"citationItems":[{"id":"ITEM-1","itemData":{"DOI":"10.1109/CogInfoCom.2014.7020508","ISBN":" VO  -","author":[{"dropping-particle":"","family":"Mustafa","given":"M Y","non-dropping-particle":"","parse-names":false,"suffix":""},{"dropping-particle":"","family":"Hansen","given":"I","non-dropping-particle":"","parse-names":false,"suffix":""},{"dropping-particle":"","family":"Eilertsen","given":"S","non-dropping-particle":"","parse-names":false,"suffix":""}],"container-title":"2014 5th IEEE Conference on Cognitive Infocommunications (CogInfoCom)","id":"ITEM-1","issued":{"date-parts":[["2014"]]},"page":"499-503","title":"Application of wireless sensor networks based on cognitive radio for animal welfare","type":"paper-conference"},"uris":["http://www.mendeley.com/documents/?uuid=18e996db-ef78-4df1-9ee0-9337bfe7b9dd"]}],"mendeley":{"formattedCitation":"(Mustafa, Hansen and Eilertsen, 2014)","plainTextFormattedCitation":"(Mustafa, Hansen and Eilertsen, 2014)","previouslyFormattedCitation":"(Mustafa, Hansen and Eilertsen, 2014)"},"properties":{"noteIndex":0},"schema":"https://github.com/citation-style-language/schema/raw/master/csl-citation.json"}</w:instrText>
      </w:r>
      <w:r w:rsidRPr="00CC77B1">
        <w:rPr>
          <w:rFonts w:ascii="Vadana" w:hAnsi="Vadana"/>
          <w:color w:val="333333"/>
          <w:sz w:val="24"/>
          <w:szCs w:val="24"/>
          <w:shd w:val="clear" w:color="auto" w:fill="FFFFFF"/>
        </w:rPr>
        <w:fldChar w:fldCharType="separate"/>
      </w:r>
      <w:r w:rsidRPr="00CC77B1">
        <w:rPr>
          <w:rFonts w:ascii="Vadana" w:hAnsi="Vadana"/>
          <w:noProof/>
          <w:color w:val="333333"/>
          <w:sz w:val="24"/>
          <w:szCs w:val="24"/>
          <w:shd w:val="clear" w:color="auto" w:fill="FFFFFF"/>
        </w:rPr>
        <w:t>(Mustafa, Hansen and Eilertsen, 2014)</w:t>
      </w:r>
      <w:r w:rsidRPr="00CC77B1">
        <w:rPr>
          <w:rFonts w:ascii="Vadana" w:hAnsi="Vadana"/>
          <w:color w:val="333333"/>
          <w:sz w:val="24"/>
          <w:szCs w:val="24"/>
          <w:shd w:val="clear" w:color="auto" w:fill="FFFFFF"/>
        </w:rPr>
        <w:fldChar w:fldCharType="end"/>
      </w:r>
      <w:r w:rsidRPr="00CC77B1">
        <w:rPr>
          <w:rFonts w:ascii="Vadana" w:hAnsi="Vadana"/>
          <w:color w:val="333333"/>
          <w:sz w:val="24"/>
          <w:szCs w:val="24"/>
          <w:shd w:val="clear" w:color="auto" w:fill="FFFFFF"/>
        </w:rPr>
        <w:t xml:space="preserve"> </w:t>
      </w:r>
      <w:r w:rsidR="00340B90" w:rsidRPr="00CC77B1">
        <w:rPr>
          <w:rFonts w:ascii="Vadana" w:hAnsi="Vadana"/>
          <w:color w:val="333333"/>
          <w:sz w:val="24"/>
          <w:szCs w:val="24"/>
          <w:shd w:val="clear" w:color="auto" w:fill="FFFFFF"/>
        </w:rPr>
        <w:t>proposes animal monitoring and localization system using wireless sensor networks</w:t>
      </w:r>
      <w:r w:rsidR="008E53A4" w:rsidRPr="00CC77B1">
        <w:rPr>
          <w:rFonts w:ascii="Vadana" w:hAnsi="Vadana"/>
          <w:color w:val="333333"/>
          <w:sz w:val="24"/>
          <w:szCs w:val="24"/>
          <w:shd w:val="clear" w:color="auto" w:fill="FFFFFF"/>
        </w:rPr>
        <w:t>.</w:t>
      </w:r>
      <w:r w:rsidR="00340B90" w:rsidRPr="00CC77B1">
        <w:rPr>
          <w:rFonts w:ascii="Vadana" w:hAnsi="Vadana"/>
          <w:color w:val="333333"/>
          <w:sz w:val="24"/>
          <w:szCs w:val="24"/>
          <w:shd w:val="clear" w:color="auto" w:fill="FFFFFF"/>
        </w:rPr>
        <w:t xml:space="preserve"> Data </w:t>
      </w:r>
      <w:r w:rsidR="008E53A4" w:rsidRPr="00CC77B1">
        <w:rPr>
          <w:rFonts w:ascii="Vadana" w:hAnsi="Vadana"/>
          <w:color w:val="333333"/>
          <w:sz w:val="24"/>
          <w:szCs w:val="24"/>
          <w:shd w:val="clear" w:color="auto" w:fill="FFFFFF"/>
        </w:rPr>
        <w:t xml:space="preserve">is </w:t>
      </w:r>
      <w:r w:rsidR="00340B90" w:rsidRPr="00CC77B1">
        <w:rPr>
          <w:rFonts w:ascii="Vadana" w:hAnsi="Vadana"/>
          <w:color w:val="333333"/>
          <w:sz w:val="24"/>
          <w:szCs w:val="24"/>
          <w:shd w:val="clear" w:color="auto" w:fill="FFFFFF"/>
        </w:rPr>
        <w:t xml:space="preserve">acquired by the </w:t>
      </w:r>
      <w:r w:rsidR="008E53A4" w:rsidRPr="00CC77B1">
        <w:rPr>
          <w:rFonts w:ascii="Vadana" w:hAnsi="Vadana"/>
          <w:color w:val="333333"/>
          <w:sz w:val="24"/>
          <w:szCs w:val="24"/>
          <w:shd w:val="clear" w:color="auto" w:fill="FFFFFF"/>
        </w:rPr>
        <w:t xml:space="preserve">help of </w:t>
      </w:r>
      <w:r w:rsidR="00340B90" w:rsidRPr="00CC77B1">
        <w:rPr>
          <w:rFonts w:ascii="Vadana" w:hAnsi="Vadana"/>
          <w:color w:val="333333"/>
          <w:sz w:val="24"/>
          <w:szCs w:val="24"/>
          <w:shd w:val="clear" w:color="auto" w:fill="FFFFFF"/>
        </w:rPr>
        <w:t>nodes</w:t>
      </w:r>
      <w:r w:rsidR="008E53A4" w:rsidRPr="00CC77B1">
        <w:rPr>
          <w:rFonts w:ascii="Vadana" w:hAnsi="Vadana"/>
          <w:color w:val="333333"/>
          <w:sz w:val="24"/>
          <w:szCs w:val="24"/>
          <w:shd w:val="clear" w:color="auto" w:fill="FFFFFF"/>
        </w:rPr>
        <w:t xml:space="preserve">, and then its </w:t>
      </w:r>
      <w:r w:rsidR="00340B90" w:rsidRPr="00CC77B1">
        <w:rPr>
          <w:rFonts w:ascii="Vadana" w:hAnsi="Vadana"/>
          <w:color w:val="333333"/>
          <w:sz w:val="24"/>
          <w:szCs w:val="24"/>
          <w:shd w:val="clear" w:color="auto" w:fill="FFFFFF"/>
        </w:rPr>
        <w:t xml:space="preserve"> transmitted to the gateways which convey data to a host system</w:t>
      </w:r>
      <w:r w:rsidR="008E53A4" w:rsidRPr="00CC77B1">
        <w:rPr>
          <w:rFonts w:ascii="Vadana" w:hAnsi="Vadana"/>
          <w:color w:val="333333"/>
          <w:sz w:val="24"/>
          <w:szCs w:val="24"/>
          <w:shd w:val="clear" w:color="auto" w:fill="FFFFFF"/>
        </w:rPr>
        <w:t>.</w:t>
      </w:r>
      <w:r w:rsidRPr="00CC77B1">
        <w:rPr>
          <w:rFonts w:ascii="Vadana" w:hAnsi="Vadana"/>
          <w:color w:val="333333"/>
          <w:sz w:val="24"/>
          <w:szCs w:val="24"/>
          <w:shd w:val="clear" w:color="auto" w:fill="FFFFFF"/>
        </w:rPr>
        <w:fldChar w:fldCharType="begin" w:fldLock="1"/>
      </w:r>
      <w:r w:rsidRPr="00CC77B1">
        <w:rPr>
          <w:rFonts w:ascii="Vadana" w:hAnsi="Vadana"/>
          <w:color w:val="333333"/>
          <w:sz w:val="24"/>
          <w:szCs w:val="24"/>
          <w:shd w:val="clear" w:color="auto" w:fill="FFFFFF"/>
        </w:rPr>
        <w:instrText>ADDIN CSL_CITATION {"citationItems":[{"id":"ITEM-1","itemData":{"DOI":"10.1109/ICINIS.2011.10","ISBN":" VO  -","author":[{"dropping-particle":"","family":"Sun","given":"X G","non-dropping-particle":"","parse-names":false,"suffix":""},{"dropping-particle":"","family":"Sun","given":"X L","non-dropping-particle":"","parse-names":false,"suffix":""},{"dropping-particle":"","family":"Yang","given":"Q G","non-dropping-particle":"","parse-names":false,"suffix":""},{"dropping-particle":"","family":"Ma","given":"S N","non-dropping-particle":"","parse-names":false,"suffix":""}],"container-title":"2011 4th International Conference on Intelligent Networks and Intelligent Systems","id":"ITEM-1","issued":{"date-parts":[["2011"]]},"page":"105-108","title":"Application of Wireless Sensor Networks in Post-Disaster Road Monitoring System","type":"paper-conference"},"uris":["http://www.mendeley.com/documents/?uuid=15920ce0-77dc-492f-9000-d191156d7882"]}],"mendeley":{"formattedCitation":"(Sun &lt;i&gt;et al.&lt;/i&gt;, 2011)","plainTextFormattedCitation":"(Sun et al., 2011)","previouslyFormattedCitation":"(Sun &lt;i&gt;et al.&lt;/i&gt;, 2011)"},"properties":{"noteIndex":0},"schema":"https://github.com/citation-style-language/schema/raw/master/csl-citation.json"}</w:instrText>
      </w:r>
      <w:r w:rsidRPr="00CC77B1">
        <w:rPr>
          <w:rFonts w:ascii="Vadana" w:hAnsi="Vadana"/>
          <w:color w:val="333333"/>
          <w:sz w:val="24"/>
          <w:szCs w:val="24"/>
          <w:shd w:val="clear" w:color="auto" w:fill="FFFFFF"/>
        </w:rPr>
        <w:fldChar w:fldCharType="separate"/>
      </w:r>
      <w:r w:rsidRPr="00CC77B1">
        <w:rPr>
          <w:rFonts w:ascii="Vadana" w:hAnsi="Vadana"/>
          <w:noProof/>
          <w:color w:val="333333"/>
          <w:sz w:val="24"/>
          <w:szCs w:val="24"/>
          <w:shd w:val="clear" w:color="auto" w:fill="FFFFFF"/>
        </w:rPr>
        <w:t xml:space="preserve">(Sun </w:t>
      </w:r>
      <w:r w:rsidRPr="00CC77B1">
        <w:rPr>
          <w:rFonts w:ascii="Vadana" w:hAnsi="Vadana"/>
          <w:i/>
          <w:noProof/>
          <w:color w:val="333333"/>
          <w:sz w:val="24"/>
          <w:szCs w:val="24"/>
          <w:shd w:val="clear" w:color="auto" w:fill="FFFFFF"/>
        </w:rPr>
        <w:t>et al.</w:t>
      </w:r>
      <w:r w:rsidRPr="00CC77B1">
        <w:rPr>
          <w:rFonts w:ascii="Vadana" w:hAnsi="Vadana"/>
          <w:noProof/>
          <w:color w:val="333333"/>
          <w:sz w:val="24"/>
          <w:szCs w:val="24"/>
          <w:shd w:val="clear" w:color="auto" w:fill="FFFFFF"/>
        </w:rPr>
        <w:t>, 2011)</w:t>
      </w:r>
      <w:r w:rsidRPr="00CC77B1">
        <w:rPr>
          <w:rFonts w:ascii="Vadana" w:hAnsi="Vadana"/>
          <w:color w:val="333333"/>
          <w:sz w:val="24"/>
          <w:szCs w:val="24"/>
          <w:shd w:val="clear" w:color="auto" w:fill="FFFFFF"/>
        </w:rPr>
        <w:fldChar w:fldCharType="end"/>
      </w:r>
      <w:r w:rsidR="002B442C" w:rsidRPr="00CC77B1">
        <w:rPr>
          <w:rFonts w:ascii="Vadana" w:hAnsi="Vadana" w:cstheme="majorBidi"/>
          <w:sz w:val="24"/>
          <w:szCs w:val="24"/>
          <w:lang w:val="en-US"/>
        </w:rPr>
        <w:t xml:space="preserve"> </w:t>
      </w:r>
      <w:r w:rsidR="008E53A4" w:rsidRPr="00CC77B1">
        <w:rPr>
          <w:rFonts w:ascii="Vadana" w:hAnsi="Vadana" w:cstheme="majorBidi"/>
          <w:sz w:val="24"/>
          <w:szCs w:val="24"/>
          <w:lang w:val="en-US"/>
        </w:rPr>
        <w:t>A</w:t>
      </w:r>
      <w:r w:rsidR="001A07C4" w:rsidRPr="00CC77B1">
        <w:rPr>
          <w:rFonts w:ascii="Vadana" w:hAnsi="Vadana" w:cstheme="majorBidi"/>
          <w:sz w:val="24"/>
          <w:szCs w:val="24"/>
          <w:lang w:val="en-US"/>
        </w:rPr>
        <w:t xml:space="preserve">pplied </w:t>
      </w:r>
      <w:proofErr w:type="spellStart"/>
      <w:r w:rsidR="001A07C4" w:rsidRPr="00CC77B1">
        <w:rPr>
          <w:rFonts w:ascii="Vadana" w:hAnsi="Vadana" w:cstheme="majorBidi"/>
          <w:sz w:val="24"/>
          <w:szCs w:val="24"/>
          <w:lang w:val="en-US"/>
        </w:rPr>
        <w:t>sesnsor</w:t>
      </w:r>
      <w:proofErr w:type="spellEnd"/>
      <w:r w:rsidR="001A07C4" w:rsidRPr="00CC77B1">
        <w:rPr>
          <w:rFonts w:ascii="Vadana" w:hAnsi="Vadana" w:cstheme="majorBidi"/>
          <w:sz w:val="24"/>
          <w:szCs w:val="24"/>
          <w:lang w:val="en-US"/>
        </w:rPr>
        <w:t xml:space="preserve"> network for post-</w:t>
      </w:r>
      <w:r w:rsidR="008E53A4" w:rsidRPr="00CC77B1">
        <w:rPr>
          <w:rFonts w:ascii="Vadana" w:hAnsi="Vadana" w:cstheme="majorBidi"/>
          <w:sz w:val="24"/>
          <w:szCs w:val="24"/>
          <w:lang w:val="en-US"/>
        </w:rPr>
        <w:t xml:space="preserve">disaster road monitoring system, to </w:t>
      </w:r>
      <w:r w:rsidR="002E4074" w:rsidRPr="00CC77B1">
        <w:rPr>
          <w:rFonts w:ascii="Vadana" w:hAnsi="Vadana" w:cstheme="majorBidi"/>
          <w:sz w:val="24"/>
          <w:szCs w:val="24"/>
          <w:lang w:val="en-US"/>
        </w:rPr>
        <w:t>aid the blocked of roads after earthquake</w:t>
      </w:r>
      <w:r w:rsidR="001A07C4" w:rsidRPr="00CC77B1">
        <w:rPr>
          <w:rFonts w:ascii="Vadana" w:hAnsi="Vadana" w:cstheme="majorBidi"/>
          <w:sz w:val="24"/>
          <w:szCs w:val="24"/>
          <w:lang w:val="en-US"/>
        </w:rPr>
        <w:t xml:space="preserve"> was </w:t>
      </w:r>
      <w:proofErr w:type="gramStart"/>
      <w:r w:rsidR="001A07C4" w:rsidRPr="00CC77B1">
        <w:rPr>
          <w:rFonts w:ascii="Vadana" w:hAnsi="Vadana" w:cstheme="majorBidi"/>
          <w:sz w:val="24"/>
          <w:szCs w:val="24"/>
          <w:lang w:val="en-US"/>
        </w:rPr>
        <w:t xml:space="preserve">presented </w:t>
      </w:r>
      <w:r w:rsidR="002E4074" w:rsidRPr="00CC77B1">
        <w:rPr>
          <w:rFonts w:ascii="Vadana" w:hAnsi="Vadana" w:cstheme="majorBidi"/>
          <w:sz w:val="24"/>
          <w:szCs w:val="24"/>
          <w:lang w:val="en-US"/>
        </w:rPr>
        <w:t>.</w:t>
      </w:r>
      <w:proofErr w:type="gramEnd"/>
      <w:r w:rsidR="002E4074" w:rsidRPr="00CC77B1">
        <w:rPr>
          <w:rFonts w:ascii="Vadana" w:hAnsi="Vadana" w:cstheme="majorBidi"/>
          <w:sz w:val="24"/>
          <w:szCs w:val="24"/>
          <w:lang w:val="en-US"/>
        </w:rPr>
        <w:t xml:space="preserve"> Sensor network technology for real-time dynamic data of the road availability was designed. </w:t>
      </w:r>
      <w:r w:rsidRPr="00CC77B1">
        <w:rPr>
          <w:rFonts w:ascii="Vadana" w:hAnsi="Vadana" w:cstheme="majorBidi"/>
          <w:sz w:val="24"/>
          <w:szCs w:val="24"/>
          <w:lang w:val="en-US"/>
        </w:rPr>
        <w:fldChar w:fldCharType="begin" w:fldLock="1"/>
      </w:r>
      <w:r w:rsidRPr="00CC77B1">
        <w:rPr>
          <w:rFonts w:ascii="Vadana" w:hAnsi="Vadana" w:cstheme="majorBidi"/>
          <w:sz w:val="24"/>
          <w:szCs w:val="24"/>
          <w:lang w:val="en-US"/>
        </w:rPr>
        <w:instrText>ADDIN CSL_CITATION {"citationItems":[{"id":"ITEM-1","itemData":{"DOI":"10.1109/PEITS.2009.5407035","ISBN":" VO  - 1","author":[{"dropping-particle":"","family":"Ye","given":"Dunfan","non-dropping-particle":"","parse-names":false,"suffix":""},{"dropping-particle":"","family":"Gong","given":"Daoli","non-dropping-particle":"","parse-names":false,"suffix":""},{"dropping-particle":"","family":"Wang","given":"Wei","non-dropping-particle":"","parse-names":false,"suffix":""}],"container-title":"2009 2nd International Conference on Power Electronics and Intelligent Transportation System (PEITS)","id":"ITEM-1","issued":{"date-parts":[["2009"]]},"page":"205-208","title":"Application of wireless sensor networks in environmental monitoring","type":"paper-conference","volume":"1"},"uris":["http://www.mendeley.com/documents/?uuid=689ce46f-0d2d-486c-b670-459a4b7c306a"]}],"mendeley":{"formattedCitation":"(Ye, Gong and Wang, 2009)","plainTextFormattedCitation":"(Ye, Gong and Wang, 2009)","previouslyFormattedCitation":"(Ye, Gong and Wang, 2009)"},"properties":{"noteIndex":0},"schema":"https://github.com/citation-style-language/schema/raw/master/csl-citation.json"}</w:instrText>
      </w:r>
      <w:r w:rsidRPr="00CC77B1">
        <w:rPr>
          <w:rFonts w:ascii="Vadana" w:hAnsi="Vadana" w:cstheme="majorBidi"/>
          <w:sz w:val="24"/>
          <w:szCs w:val="24"/>
          <w:lang w:val="en-US"/>
        </w:rPr>
        <w:fldChar w:fldCharType="separate"/>
      </w:r>
      <w:r w:rsidRPr="00CC77B1">
        <w:rPr>
          <w:rFonts w:ascii="Vadana" w:hAnsi="Vadana" w:cstheme="majorBidi"/>
          <w:noProof/>
          <w:sz w:val="24"/>
          <w:szCs w:val="24"/>
          <w:lang w:val="en-US"/>
        </w:rPr>
        <w:t>(Ye, Gong and Wang, 2009)</w:t>
      </w:r>
      <w:r w:rsidRPr="00CC77B1">
        <w:rPr>
          <w:rFonts w:ascii="Vadana" w:hAnsi="Vadana" w:cstheme="majorBidi"/>
          <w:sz w:val="24"/>
          <w:szCs w:val="24"/>
          <w:lang w:val="en-US"/>
        </w:rPr>
        <w:fldChar w:fldCharType="end"/>
      </w:r>
      <w:r w:rsidRPr="00CC77B1">
        <w:rPr>
          <w:rFonts w:ascii="Vadana" w:hAnsi="Vadana" w:cstheme="majorBidi"/>
          <w:sz w:val="24"/>
          <w:szCs w:val="24"/>
          <w:lang w:val="en-US"/>
        </w:rPr>
        <w:t xml:space="preserve"> </w:t>
      </w:r>
      <w:r w:rsidR="001A07C4" w:rsidRPr="00CC77B1">
        <w:rPr>
          <w:rFonts w:ascii="Vadana" w:hAnsi="Vadana" w:cs="Tahoma"/>
          <w:sz w:val="24"/>
          <w:szCs w:val="24"/>
          <w:lang w:val="en-US"/>
        </w:rPr>
        <w:t xml:space="preserve">propped a system of WMS that monitors several environmental parameters for environmental monitoring. </w:t>
      </w:r>
      <w:proofErr w:type="gramStart"/>
      <w:r w:rsidR="005A0868" w:rsidRPr="00CC77B1">
        <w:rPr>
          <w:rFonts w:ascii="Vadana" w:hAnsi="Vadana" w:cs="Arial"/>
          <w:color w:val="333333"/>
          <w:sz w:val="24"/>
          <w:szCs w:val="24"/>
          <w:shd w:val="clear" w:color="auto" w:fill="FFFFFF"/>
        </w:rPr>
        <w:t>underground</w:t>
      </w:r>
      <w:proofErr w:type="gramEnd"/>
      <w:r w:rsidR="005A0868" w:rsidRPr="00CC77B1">
        <w:rPr>
          <w:rFonts w:ascii="Vadana" w:hAnsi="Vadana" w:cs="Arial"/>
          <w:color w:val="333333"/>
          <w:sz w:val="24"/>
          <w:szCs w:val="24"/>
          <w:shd w:val="clear" w:color="auto" w:fill="FFFFFF"/>
        </w:rPr>
        <w:t xml:space="preserve"> water level, barometric pressure, ambient temperature, atmospheric humidity, wind direction, wind speed and rainfall </w:t>
      </w:r>
      <w:r w:rsidR="006857E4" w:rsidRPr="00CC77B1">
        <w:rPr>
          <w:rFonts w:ascii="Vadana" w:hAnsi="Vadana" w:cs="Arial"/>
          <w:color w:val="333333"/>
          <w:sz w:val="24"/>
          <w:szCs w:val="24"/>
          <w:shd w:val="clear" w:color="auto" w:fill="FFFFFF"/>
        </w:rPr>
        <w:t xml:space="preserve">were measured. And </w:t>
      </w:r>
      <w:r w:rsidRPr="00CC77B1">
        <w:rPr>
          <w:rFonts w:ascii="Vadana" w:hAnsi="Vadana" w:cs="Arial"/>
          <w:color w:val="333333"/>
          <w:sz w:val="24"/>
          <w:szCs w:val="24"/>
          <w:shd w:val="clear" w:color="auto" w:fill="FFFFFF"/>
        </w:rPr>
        <w:fldChar w:fldCharType="begin" w:fldLock="1"/>
      </w:r>
      <w:r w:rsidR="002B442C" w:rsidRPr="00CC77B1">
        <w:rPr>
          <w:rFonts w:ascii="Vadana" w:hAnsi="Vadana" w:cs="Arial"/>
          <w:color w:val="333333"/>
          <w:sz w:val="24"/>
          <w:szCs w:val="24"/>
          <w:shd w:val="clear" w:color="auto" w:fill="FFFFFF"/>
        </w:rPr>
        <w:instrText>ADDIN CSL_CITATION {"citationItems":[{"id":"ITEM-1","itemData":{"DOI":"10.1109/WiCom.2008.959","ISBN":"2161-9646 VO  -","author":[{"dropping-particle":"","family":"Shen","given":"L","non-dropping-particle":"","parse-names":false,"suffix":""},{"dropping-particle":"","family":"Wang","given":"H","non-dropping-particle":"","parse-names":false,"suffix":""},{"dropping-particle":"","family":"Duan","given":"X","non-dropping-particle":"","parse-names":false,"suffix":""},{"dropping-particle":"","family":"Li","given":"X","non-dropping-particle":"","parse-names":false,"suffix":""}],"container-title":"2008 4th International Conference on Wireless Communications, Networking and Mobile Computing","id":"ITEM-1","issued":{"date-parts":[["2008"]]},"page":"1-4","title":"Application of Wireless Sensor Networks in the Prediction of Wind Power Generation","type":"paper-conference"},"uris":["http://www.mendeley.com/documents/?uuid=ce51dce1-d56d-49a4-a977-511d9684471c"]}],"mendeley":{"formattedCitation":"(Shen &lt;i&gt;et al.&lt;/i&gt;, 2008)","plainTextFormattedCitation":"(Shen et al., 2008)","previouslyFormattedCitation":"(Shen &lt;i&gt;et al.&lt;/i&gt;, 2008)"},"properties":{"noteIndex":0},"schema":"https://github.com/citation-style-language/schema/raw/master/csl-citation.json"}</w:instrText>
      </w:r>
      <w:r w:rsidRPr="00CC77B1">
        <w:rPr>
          <w:rFonts w:ascii="Vadana" w:hAnsi="Vadana" w:cs="Arial"/>
          <w:color w:val="333333"/>
          <w:sz w:val="24"/>
          <w:szCs w:val="24"/>
          <w:shd w:val="clear" w:color="auto" w:fill="FFFFFF"/>
        </w:rPr>
        <w:fldChar w:fldCharType="separate"/>
      </w:r>
      <w:r w:rsidRPr="00CC77B1">
        <w:rPr>
          <w:rFonts w:ascii="Vadana" w:hAnsi="Vadana" w:cs="Arial"/>
          <w:noProof/>
          <w:color w:val="333333"/>
          <w:sz w:val="24"/>
          <w:szCs w:val="24"/>
          <w:shd w:val="clear" w:color="auto" w:fill="FFFFFF"/>
        </w:rPr>
        <w:t xml:space="preserve">(Shen </w:t>
      </w:r>
      <w:r w:rsidRPr="00CC77B1">
        <w:rPr>
          <w:rFonts w:ascii="Vadana" w:hAnsi="Vadana" w:cs="Arial"/>
          <w:i/>
          <w:noProof/>
          <w:color w:val="333333"/>
          <w:sz w:val="24"/>
          <w:szCs w:val="24"/>
          <w:shd w:val="clear" w:color="auto" w:fill="FFFFFF"/>
        </w:rPr>
        <w:t>et al.</w:t>
      </w:r>
      <w:r w:rsidRPr="00CC77B1">
        <w:rPr>
          <w:rFonts w:ascii="Vadana" w:hAnsi="Vadana" w:cs="Arial"/>
          <w:noProof/>
          <w:color w:val="333333"/>
          <w:sz w:val="24"/>
          <w:szCs w:val="24"/>
          <w:shd w:val="clear" w:color="auto" w:fill="FFFFFF"/>
        </w:rPr>
        <w:t>, 2008)</w:t>
      </w:r>
      <w:r w:rsidRPr="00CC77B1">
        <w:rPr>
          <w:rFonts w:ascii="Vadana" w:hAnsi="Vadana" w:cs="Arial"/>
          <w:color w:val="333333"/>
          <w:sz w:val="24"/>
          <w:szCs w:val="24"/>
          <w:shd w:val="clear" w:color="auto" w:fill="FFFFFF"/>
        </w:rPr>
        <w:fldChar w:fldCharType="end"/>
      </w:r>
      <w:r w:rsidR="002B442C" w:rsidRPr="00CC77B1">
        <w:rPr>
          <w:rFonts w:ascii="Vadana" w:hAnsi="Vadana" w:cstheme="majorBidi"/>
          <w:sz w:val="24"/>
          <w:szCs w:val="24"/>
          <w:lang w:val="en-US"/>
        </w:rPr>
        <w:t xml:space="preserve"> </w:t>
      </w:r>
      <w:r w:rsidR="006857E4" w:rsidRPr="00CC77B1">
        <w:rPr>
          <w:rFonts w:ascii="Vadana" w:hAnsi="Vadana" w:cs="Tahoma"/>
          <w:sz w:val="24"/>
          <w:szCs w:val="24"/>
          <w:lang w:val="en-US"/>
        </w:rPr>
        <w:t>Predict wind power output in real time using a  cluster of WNSs .</w:t>
      </w:r>
    </w:p>
    <w:p w:rsidR="00704A0B" w:rsidRPr="00CC77B1" w:rsidRDefault="00FD144D" w:rsidP="000C4E18">
      <w:pPr>
        <w:pStyle w:val="Heading1"/>
        <w:rPr>
          <w:rFonts w:ascii="Vadana" w:hAnsi="Vadana"/>
          <w:sz w:val="24"/>
          <w:szCs w:val="24"/>
        </w:rPr>
      </w:pPr>
      <w:bookmarkStart w:id="12" w:name="_Toc515489518"/>
      <w:r w:rsidRPr="00CC77B1">
        <w:rPr>
          <w:rFonts w:ascii="Vadana" w:hAnsi="Vadana"/>
          <w:sz w:val="24"/>
          <w:szCs w:val="24"/>
        </w:rPr>
        <w:t>Experimental m</w:t>
      </w:r>
      <w:r w:rsidR="007D69DD" w:rsidRPr="00CC77B1">
        <w:rPr>
          <w:rFonts w:ascii="Vadana" w:hAnsi="Vadana"/>
          <w:sz w:val="24"/>
          <w:szCs w:val="24"/>
        </w:rPr>
        <w:t>ethodology</w:t>
      </w:r>
      <w:bookmarkEnd w:id="12"/>
    </w:p>
    <w:p w:rsidR="00704A0B" w:rsidRPr="00CC77B1" w:rsidRDefault="001469D4" w:rsidP="000C4E18">
      <w:pPr>
        <w:pStyle w:val="Heading2"/>
        <w:rPr>
          <w:rFonts w:ascii="Vadana" w:hAnsi="Vadana"/>
          <w:sz w:val="24"/>
          <w:szCs w:val="24"/>
        </w:rPr>
      </w:pPr>
      <w:bookmarkStart w:id="13" w:name="_Toc515489519"/>
      <w:r w:rsidRPr="00CC77B1">
        <w:rPr>
          <w:rFonts w:ascii="Vadana" w:hAnsi="Vadana"/>
          <w:sz w:val="24"/>
          <w:szCs w:val="24"/>
        </w:rPr>
        <w:t>Project</w:t>
      </w:r>
      <w:r w:rsidR="00704A0B" w:rsidRPr="00CC77B1">
        <w:rPr>
          <w:rFonts w:ascii="Vadana" w:hAnsi="Vadana"/>
          <w:sz w:val="24"/>
          <w:szCs w:val="24"/>
        </w:rPr>
        <w:t xml:space="preserve"> design</w:t>
      </w:r>
      <w:bookmarkEnd w:id="13"/>
      <w:r w:rsidR="00704A0B" w:rsidRPr="00CC77B1">
        <w:rPr>
          <w:rFonts w:ascii="Vadana" w:hAnsi="Vadana"/>
          <w:sz w:val="24"/>
          <w:szCs w:val="24"/>
        </w:rPr>
        <w:t xml:space="preserve"> </w:t>
      </w:r>
    </w:p>
    <w:p w:rsidR="00704A0B" w:rsidRPr="00CC77B1" w:rsidRDefault="00704A0B" w:rsidP="00D20B6B">
      <w:pPr>
        <w:spacing w:line="360" w:lineRule="auto"/>
        <w:rPr>
          <w:rFonts w:ascii="Vadana" w:hAnsi="Vadana"/>
          <w:sz w:val="24"/>
          <w:szCs w:val="24"/>
        </w:rPr>
      </w:pPr>
      <w:r w:rsidRPr="00CC77B1">
        <w:rPr>
          <w:rFonts w:ascii="Vadana" w:hAnsi="Vadana"/>
          <w:sz w:val="24"/>
          <w:szCs w:val="24"/>
        </w:rPr>
        <w:t xml:space="preserve">The </w:t>
      </w:r>
      <w:r w:rsidR="0001052D" w:rsidRPr="00CC77B1">
        <w:rPr>
          <w:rFonts w:ascii="Vadana" w:hAnsi="Vadana"/>
          <w:sz w:val="24"/>
          <w:szCs w:val="24"/>
        </w:rPr>
        <w:t>integrated project consists of 3</w:t>
      </w:r>
      <w:r w:rsidRPr="00CC77B1">
        <w:rPr>
          <w:rFonts w:ascii="Vadana" w:hAnsi="Vadana"/>
          <w:sz w:val="24"/>
          <w:szCs w:val="24"/>
        </w:rPr>
        <w:t xml:space="preserve">wo parts – (A) </w:t>
      </w:r>
      <w:r w:rsidR="0001052D" w:rsidRPr="00CC77B1">
        <w:rPr>
          <w:rFonts w:ascii="Vadana" w:hAnsi="Vadana"/>
          <w:sz w:val="24"/>
          <w:szCs w:val="24"/>
        </w:rPr>
        <w:t xml:space="preserve">data </w:t>
      </w:r>
      <w:r w:rsidR="00705BFD" w:rsidRPr="00CC77B1">
        <w:rPr>
          <w:rFonts w:ascii="Vadana" w:hAnsi="Vadana"/>
          <w:sz w:val="24"/>
          <w:szCs w:val="24"/>
        </w:rPr>
        <w:t>acquisition (</w:t>
      </w:r>
      <w:r w:rsidRPr="00CC77B1">
        <w:rPr>
          <w:rFonts w:ascii="Vadana" w:hAnsi="Vadana"/>
          <w:sz w:val="24"/>
          <w:szCs w:val="24"/>
        </w:rPr>
        <w:t xml:space="preserve">B) </w:t>
      </w:r>
      <w:r w:rsidR="0001052D" w:rsidRPr="00CC77B1">
        <w:rPr>
          <w:rFonts w:ascii="Vadana" w:hAnsi="Vadana"/>
          <w:sz w:val="24"/>
          <w:szCs w:val="24"/>
        </w:rPr>
        <w:t>pre-processing and (C) output implementation</w:t>
      </w:r>
      <w:r w:rsidRPr="00CC77B1">
        <w:rPr>
          <w:rFonts w:ascii="Vadana" w:hAnsi="Vadana"/>
          <w:sz w:val="24"/>
          <w:szCs w:val="24"/>
        </w:rPr>
        <w:t>.</w:t>
      </w:r>
      <w:r w:rsidR="00A5133F" w:rsidRPr="00CC77B1">
        <w:rPr>
          <w:rFonts w:ascii="Vadana" w:hAnsi="Vadana"/>
          <w:sz w:val="24"/>
          <w:szCs w:val="24"/>
        </w:rPr>
        <w:t xml:space="preserve"> </w:t>
      </w:r>
      <w:r w:rsidRPr="00CC77B1">
        <w:rPr>
          <w:rFonts w:ascii="Vadana" w:hAnsi="Vadana"/>
          <w:sz w:val="24"/>
          <w:szCs w:val="24"/>
        </w:rPr>
        <w:t xml:space="preserve">The </w:t>
      </w:r>
      <w:r w:rsidR="009965A9" w:rsidRPr="00CC77B1">
        <w:rPr>
          <w:rFonts w:ascii="Vadana" w:hAnsi="Vadana"/>
          <w:sz w:val="24"/>
          <w:szCs w:val="24"/>
        </w:rPr>
        <w:t>feature</w:t>
      </w:r>
      <w:r w:rsidRPr="00CC77B1">
        <w:rPr>
          <w:rFonts w:ascii="Vadana" w:hAnsi="Vadana"/>
          <w:sz w:val="24"/>
          <w:szCs w:val="24"/>
        </w:rPr>
        <w:t xml:space="preserve"> processing </w:t>
      </w:r>
      <w:r w:rsidR="00A5133F" w:rsidRPr="00CC77B1">
        <w:rPr>
          <w:rFonts w:ascii="Vadana" w:hAnsi="Vadana"/>
          <w:sz w:val="24"/>
          <w:szCs w:val="24"/>
        </w:rPr>
        <w:t>is</w:t>
      </w:r>
      <w:r w:rsidRPr="00CC77B1">
        <w:rPr>
          <w:rFonts w:ascii="Vadana" w:hAnsi="Vadana"/>
          <w:sz w:val="24"/>
          <w:szCs w:val="24"/>
        </w:rPr>
        <w:t xml:space="preserve"> designed to work in </w:t>
      </w:r>
      <w:r w:rsidR="009965A9" w:rsidRPr="00CC77B1">
        <w:rPr>
          <w:rFonts w:ascii="Vadana" w:hAnsi="Vadana"/>
          <w:sz w:val="24"/>
          <w:szCs w:val="24"/>
        </w:rPr>
        <w:t>two</w:t>
      </w:r>
      <w:r w:rsidRPr="00CC77B1">
        <w:rPr>
          <w:rFonts w:ascii="Vadana" w:hAnsi="Vadana"/>
          <w:sz w:val="24"/>
          <w:szCs w:val="24"/>
        </w:rPr>
        <w:t xml:space="preserve"> modes:</w:t>
      </w:r>
    </w:p>
    <w:p w:rsidR="00704A0B" w:rsidRPr="00CC77B1" w:rsidRDefault="009965A9" w:rsidP="00D20B6B">
      <w:pPr>
        <w:spacing w:line="360" w:lineRule="auto"/>
        <w:rPr>
          <w:rFonts w:ascii="Vadana" w:hAnsi="Vadana"/>
          <w:sz w:val="24"/>
          <w:szCs w:val="24"/>
        </w:rPr>
      </w:pPr>
      <w:r w:rsidRPr="00CC77B1">
        <w:rPr>
          <w:rFonts w:ascii="Vadana" w:hAnsi="Vadana"/>
          <w:b/>
          <w:sz w:val="24"/>
          <w:szCs w:val="24"/>
        </w:rPr>
        <w:t>Normal</w:t>
      </w:r>
      <w:r w:rsidR="00704A0B" w:rsidRPr="00CC77B1">
        <w:rPr>
          <w:rFonts w:ascii="Vadana" w:hAnsi="Vadana"/>
          <w:b/>
          <w:sz w:val="24"/>
          <w:szCs w:val="24"/>
        </w:rPr>
        <w:t xml:space="preserve"> mode: </w:t>
      </w:r>
      <w:r w:rsidRPr="00CC77B1">
        <w:rPr>
          <w:rFonts w:ascii="Vadana" w:hAnsi="Vadana"/>
          <w:sz w:val="24"/>
          <w:szCs w:val="24"/>
        </w:rPr>
        <w:t xml:space="preserve">The guide </w:t>
      </w:r>
      <w:r w:rsidR="00A5133F" w:rsidRPr="00CC77B1">
        <w:rPr>
          <w:rFonts w:ascii="Vadana" w:hAnsi="Vadana"/>
          <w:sz w:val="24"/>
          <w:szCs w:val="24"/>
        </w:rPr>
        <w:t>robot is</w:t>
      </w:r>
      <w:r w:rsidRPr="00CC77B1">
        <w:rPr>
          <w:rFonts w:ascii="Vadana" w:hAnsi="Vadana"/>
          <w:sz w:val="24"/>
          <w:szCs w:val="24"/>
        </w:rPr>
        <w:t xml:space="preserve"> a</w:t>
      </w:r>
      <w:r w:rsidR="00704A0B" w:rsidRPr="00CC77B1">
        <w:rPr>
          <w:rFonts w:ascii="Vadana" w:hAnsi="Vadana"/>
          <w:b/>
          <w:sz w:val="24"/>
          <w:szCs w:val="24"/>
        </w:rPr>
        <w:t xml:space="preserve"> </w:t>
      </w:r>
      <w:r w:rsidRPr="00CC77B1">
        <w:rPr>
          <w:rFonts w:ascii="Vadana" w:hAnsi="Vadana"/>
          <w:b/>
          <w:sz w:val="24"/>
          <w:szCs w:val="24"/>
        </w:rPr>
        <w:t>sound</w:t>
      </w:r>
      <w:r w:rsidR="00704A0B" w:rsidRPr="00CC77B1">
        <w:rPr>
          <w:rFonts w:ascii="Vadana" w:hAnsi="Vadana"/>
          <w:sz w:val="24"/>
          <w:szCs w:val="24"/>
        </w:rPr>
        <w:t xml:space="preserve">-guided </w:t>
      </w:r>
      <w:r w:rsidRPr="00CC77B1">
        <w:rPr>
          <w:rFonts w:ascii="Vadana" w:hAnsi="Vadana"/>
          <w:sz w:val="24"/>
          <w:szCs w:val="24"/>
        </w:rPr>
        <w:t>object</w:t>
      </w:r>
      <w:r w:rsidR="00704A0B" w:rsidRPr="00CC77B1">
        <w:rPr>
          <w:rFonts w:ascii="Vadana" w:hAnsi="Vadana"/>
          <w:sz w:val="24"/>
          <w:szCs w:val="24"/>
        </w:rPr>
        <w:t xml:space="preserve"> designed to detect an obstacle at least several meters ahead. </w:t>
      </w:r>
      <w:r w:rsidR="00A5133F" w:rsidRPr="00CC77B1">
        <w:rPr>
          <w:rFonts w:ascii="Vadana" w:hAnsi="Vadana"/>
          <w:sz w:val="24"/>
          <w:szCs w:val="24"/>
        </w:rPr>
        <w:t>It has t</w:t>
      </w:r>
      <w:r w:rsidRPr="00CC77B1">
        <w:rPr>
          <w:rFonts w:ascii="Vadana" w:hAnsi="Vadana"/>
          <w:sz w:val="24"/>
          <w:szCs w:val="24"/>
        </w:rPr>
        <w:t>w</w:t>
      </w:r>
      <w:r w:rsidR="00A5133F" w:rsidRPr="00CC77B1">
        <w:rPr>
          <w:rFonts w:ascii="Vadana" w:hAnsi="Vadana"/>
          <w:sz w:val="24"/>
          <w:szCs w:val="24"/>
        </w:rPr>
        <w:t>o</w:t>
      </w:r>
      <w:r w:rsidRPr="00CC77B1">
        <w:rPr>
          <w:rFonts w:ascii="Vadana" w:hAnsi="Vadana"/>
          <w:sz w:val="24"/>
          <w:szCs w:val="24"/>
        </w:rPr>
        <w:t xml:space="preserve"> parts</w:t>
      </w:r>
      <w:r w:rsidR="00A5133F" w:rsidRPr="00CC77B1">
        <w:rPr>
          <w:rFonts w:ascii="Vadana" w:hAnsi="Vadana"/>
          <w:sz w:val="24"/>
          <w:szCs w:val="24"/>
        </w:rPr>
        <w:t>,</w:t>
      </w:r>
      <w:r w:rsidRPr="00CC77B1">
        <w:rPr>
          <w:rFonts w:ascii="Vadana" w:hAnsi="Vadana"/>
          <w:sz w:val="24"/>
          <w:szCs w:val="24"/>
        </w:rPr>
        <w:t xml:space="preserve"> </w:t>
      </w:r>
      <w:r w:rsidR="00264F46" w:rsidRPr="00CC77B1">
        <w:rPr>
          <w:rFonts w:ascii="Vadana" w:hAnsi="Vadana"/>
          <w:sz w:val="24"/>
          <w:szCs w:val="24"/>
        </w:rPr>
        <w:t xml:space="preserve">range finding and </w:t>
      </w:r>
      <w:r w:rsidR="00A5133F" w:rsidRPr="00CC77B1">
        <w:rPr>
          <w:rFonts w:ascii="Vadana" w:hAnsi="Vadana"/>
          <w:sz w:val="24"/>
          <w:szCs w:val="24"/>
        </w:rPr>
        <w:t>transmission node where</w:t>
      </w:r>
      <w:r w:rsidRPr="00CC77B1">
        <w:rPr>
          <w:rFonts w:ascii="Vadana" w:hAnsi="Vadana"/>
          <w:sz w:val="24"/>
          <w:szCs w:val="24"/>
        </w:rPr>
        <w:t xml:space="preserve"> the sensor network is </w:t>
      </w:r>
      <w:r w:rsidR="00264F46" w:rsidRPr="00CC77B1">
        <w:rPr>
          <w:rFonts w:ascii="Vadana" w:hAnsi="Vadana"/>
          <w:sz w:val="24"/>
          <w:szCs w:val="24"/>
        </w:rPr>
        <w:t xml:space="preserve">located </w:t>
      </w:r>
      <w:r w:rsidR="00A5133F" w:rsidRPr="00CC77B1">
        <w:rPr>
          <w:rFonts w:ascii="Vadana" w:hAnsi="Vadana"/>
          <w:sz w:val="24"/>
          <w:szCs w:val="24"/>
        </w:rPr>
        <w:t xml:space="preserve">and </w:t>
      </w:r>
      <w:r w:rsidR="00A5133F" w:rsidRPr="00CC77B1">
        <w:rPr>
          <w:rFonts w:ascii="Vadana" w:hAnsi="Vadana"/>
          <w:color w:val="333333"/>
          <w:sz w:val="24"/>
          <w:szCs w:val="24"/>
          <w:shd w:val="clear" w:color="auto" w:fill="FFFFFF"/>
        </w:rPr>
        <w:t xml:space="preserve">Gateway part for data collection, and analysis for decision making.  </w:t>
      </w:r>
      <w:r w:rsidR="00A5133F" w:rsidRPr="00CC77B1">
        <w:rPr>
          <w:rFonts w:ascii="Vadana" w:hAnsi="Vadana"/>
          <w:sz w:val="24"/>
          <w:szCs w:val="24"/>
        </w:rPr>
        <w:t>The flowchart for the integrated project is shown below</w:t>
      </w:r>
    </w:p>
    <w:p w:rsidR="000C4E18" w:rsidRPr="00CC77B1" w:rsidRDefault="000C4E18" w:rsidP="000C4E18">
      <w:pPr>
        <w:keepNext/>
        <w:spacing w:line="360" w:lineRule="auto"/>
        <w:jc w:val="center"/>
        <w:rPr>
          <w:rFonts w:ascii="Vadana" w:hAnsi="Vadana"/>
          <w:sz w:val="24"/>
          <w:szCs w:val="24"/>
        </w:rPr>
      </w:pPr>
      <w:r w:rsidRPr="00CC77B1">
        <w:rPr>
          <w:rFonts w:ascii="Vadana" w:hAnsi="Vadana"/>
          <w:noProof/>
          <w:sz w:val="24"/>
          <w:szCs w:val="24"/>
          <w:lang w:val="en-US"/>
        </w:rPr>
        <w:lastRenderedPageBreak/>
        <w:drawing>
          <wp:inline distT="0" distB="0" distL="0" distR="0" wp14:anchorId="739E5237" wp14:editId="1BC4FE12">
            <wp:extent cx="4145735" cy="3817088"/>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
                    <a:srcRect l="32685" t="25842" r="36518" b="23722"/>
                    <a:stretch/>
                  </pic:blipFill>
                  <pic:spPr bwMode="auto">
                    <a:xfrm>
                      <a:off x="0" y="0"/>
                      <a:ext cx="4155565" cy="3826139"/>
                    </a:xfrm>
                    <a:prstGeom prst="rect">
                      <a:avLst/>
                    </a:prstGeom>
                    <a:ln>
                      <a:noFill/>
                    </a:ln>
                    <a:extLst>
                      <a:ext uri="{53640926-AAD7-44D8-BBD7-CCE9431645EC}">
                        <a14:shadowObscured xmlns:a14="http://schemas.microsoft.com/office/drawing/2010/main"/>
                      </a:ext>
                    </a:extLst>
                  </pic:spPr>
                </pic:pic>
              </a:graphicData>
            </a:graphic>
          </wp:inline>
        </w:drawing>
      </w:r>
    </w:p>
    <w:p w:rsidR="00356615" w:rsidRPr="00CC77B1" w:rsidRDefault="000C4E18" w:rsidP="000C4E18">
      <w:pPr>
        <w:pStyle w:val="Caption"/>
        <w:jc w:val="center"/>
        <w:rPr>
          <w:rFonts w:ascii="Vadana" w:hAnsi="Vadana"/>
          <w:sz w:val="24"/>
          <w:szCs w:val="24"/>
        </w:rPr>
      </w:pPr>
      <w:r w:rsidRPr="00CC77B1">
        <w:rPr>
          <w:rFonts w:ascii="Vadana" w:hAnsi="Vadana"/>
          <w:sz w:val="24"/>
          <w:szCs w:val="24"/>
        </w:rPr>
        <w:t xml:space="preserve">Figure </w:t>
      </w:r>
      <w:r w:rsidRPr="00CC77B1">
        <w:rPr>
          <w:rFonts w:ascii="Vadana" w:hAnsi="Vadana"/>
          <w:sz w:val="24"/>
          <w:szCs w:val="24"/>
        </w:rPr>
        <w:fldChar w:fldCharType="begin"/>
      </w:r>
      <w:r w:rsidRPr="00CC77B1">
        <w:rPr>
          <w:rFonts w:ascii="Vadana" w:hAnsi="Vadana"/>
          <w:sz w:val="24"/>
          <w:szCs w:val="24"/>
        </w:rPr>
        <w:instrText xml:space="preserve"> SEQ Figure \* ARABIC </w:instrText>
      </w:r>
      <w:r w:rsidRPr="00CC77B1">
        <w:rPr>
          <w:rFonts w:ascii="Vadana" w:hAnsi="Vadana"/>
          <w:sz w:val="24"/>
          <w:szCs w:val="24"/>
        </w:rPr>
        <w:fldChar w:fldCharType="separate"/>
      </w:r>
      <w:r w:rsidRPr="00CC77B1">
        <w:rPr>
          <w:rFonts w:ascii="Vadana" w:hAnsi="Vadana"/>
          <w:noProof/>
          <w:sz w:val="24"/>
          <w:szCs w:val="24"/>
        </w:rPr>
        <w:t>1</w:t>
      </w:r>
      <w:r w:rsidRPr="00CC77B1">
        <w:rPr>
          <w:rFonts w:ascii="Vadana" w:hAnsi="Vadana"/>
          <w:sz w:val="24"/>
          <w:szCs w:val="24"/>
        </w:rPr>
        <w:fldChar w:fldCharType="end"/>
      </w:r>
      <w:r w:rsidRPr="00CC77B1">
        <w:rPr>
          <w:rFonts w:ascii="Vadana" w:hAnsi="Vadana"/>
          <w:sz w:val="24"/>
          <w:szCs w:val="24"/>
        </w:rPr>
        <w:t>Flowchart for the integrated design</w:t>
      </w:r>
    </w:p>
    <w:p w:rsidR="00356615" w:rsidRPr="00CC77B1" w:rsidRDefault="00356615" w:rsidP="00D20B6B">
      <w:pPr>
        <w:spacing w:line="360" w:lineRule="auto"/>
        <w:rPr>
          <w:rFonts w:ascii="Vadana" w:hAnsi="Vadana"/>
          <w:sz w:val="24"/>
          <w:szCs w:val="24"/>
        </w:rPr>
      </w:pPr>
    </w:p>
    <w:p w:rsidR="00A5133F" w:rsidRPr="00CC77B1" w:rsidRDefault="00A5133F" w:rsidP="00D20B6B">
      <w:pPr>
        <w:spacing w:line="360" w:lineRule="auto"/>
        <w:rPr>
          <w:rFonts w:ascii="Vadana" w:hAnsi="Vadana"/>
          <w:sz w:val="24"/>
          <w:szCs w:val="24"/>
        </w:rPr>
      </w:pPr>
      <w:r w:rsidRPr="00CC77B1">
        <w:rPr>
          <w:rFonts w:ascii="Vadana" w:hAnsi="Vadana"/>
          <w:sz w:val="24"/>
          <w:szCs w:val="24"/>
        </w:rPr>
        <w:t xml:space="preserve">The obstacles present could be either dynamic, or static. At normal operating condition the green light on indicating everything is fine, however when the object is detected less than 400cm a red light will light with buzzer sound </w:t>
      </w:r>
      <w:r w:rsidR="002335C4" w:rsidRPr="00CC77B1">
        <w:rPr>
          <w:rFonts w:ascii="Vadana" w:hAnsi="Vadana"/>
          <w:sz w:val="24"/>
          <w:szCs w:val="24"/>
        </w:rPr>
        <w:t>beefing</w:t>
      </w:r>
      <w:r w:rsidRPr="00CC77B1">
        <w:rPr>
          <w:rFonts w:ascii="Vadana" w:hAnsi="Vadana"/>
          <w:sz w:val="24"/>
          <w:szCs w:val="24"/>
        </w:rPr>
        <w:t xml:space="preserve"> at once to notify the blind and object is near.  </w:t>
      </w:r>
    </w:p>
    <w:p w:rsidR="001469D4" w:rsidRPr="00CC77B1" w:rsidRDefault="001469D4" w:rsidP="00D20B6B">
      <w:pPr>
        <w:spacing w:line="360" w:lineRule="auto"/>
        <w:rPr>
          <w:rFonts w:ascii="Vadana" w:hAnsi="Vadana"/>
          <w:sz w:val="24"/>
          <w:szCs w:val="24"/>
        </w:rPr>
      </w:pPr>
      <w:r w:rsidRPr="00CC77B1">
        <w:rPr>
          <w:rFonts w:ascii="Vadana" w:hAnsi="Vadana"/>
          <w:sz w:val="24"/>
          <w:szCs w:val="24"/>
        </w:rPr>
        <w:t xml:space="preserve">Night Mode: At night mode, if an object is detected less than 400cm, red light will turn on and buzzer will </w:t>
      </w:r>
      <w:r w:rsidR="002335C4" w:rsidRPr="00CC77B1">
        <w:rPr>
          <w:rFonts w:ascii="Vadana" w:hAnsi="Vadana"/>
          <w:sz w:val="24"/>
          <w:szCs w:val="24"/>
        </w:rPr>
        <w:t>beef</w:t>
      </w:r>
      <w:r w:rsidRPr="00CC77B1">
        <w:rPr>
          <w:rFonts w:ascii="Vadana" w:hAnsi="Vadana"/>
          <w:sz w:val="24"/>
          <w:szCs w:val="24"/>
        </w:rPr>
        <w:t xml:space="preserve">. A down counter is set </w:t>
      </w:r>
      <w:r w:rsidR="002335C4" w:rsidRPr="00CC77B1">
        <w:rPr>
          <w:rFonts w:ascii="Vadana" w:hAnsi="Vadana"/>
          <w:sz w:val="24"/>
          <w:szCs w:val="24"/>
        </w:rPr>
        <w:t>to continue</w:t>
      </w:r>
      <w:r w:rsidRPr="00CC77B1">
        <w:rPr>
          <w:rFonts w:ascii="Vadana" w:hAnsi="Vadana"/>
          <w:sz w:val="24"/>
          <w:szCs w:val="24"/>
        </w:rPr>
        <w:t xml:space="preserve"> counting from 9 to 0, then the buzzer stops. </w:t>
      </w:r>
    </w:p>
    <w:p w:rsidR="001469D4" w:rsidRPr="00CC77B1" w:rsidRDefault="001469D4" w:rsidP="000C4E18">
      <w:pPr>
        <w:pStyle w:val="Heading2"/>
        <w:rPr>
          <w:rFonts w:ascii="Vadana" w:hAnsi="Vadana"/>
          <w:sz w:val="24"/>
          <w:szCs w:val="24"/>
        </w:rPr>
      </w:pPr>
      <w:bookmarkStart w:id="14" w:name="_Toc515489520"/>
      <w:r w:rsidRPr="00CC77B1">
        <w:rPr>
          <w:rFonts w:ascii="Vadana" w:hAnsi="Vadana"/>
          <w:sz w:val="24"/>
          <w:szCs w:val="24"/>
        </w:rPr>
        <w:t>Technical design</w:t>
      </w:r>
      <w:bookmarkEnd w:id="14"/>
      <w:r w:rsidRPr="00CC77B1">
        <w:rPr>
          <w:rFonts w:ascii="Vadana" w:hAnsi="Vadana"/>
          <w:sz w:val="24"/>
          <w:szCs w:val="24"/>
        </w:rPr>
        <w:t xml:space="preserve"> </w:t>
      </w:r>
    </w:p>
    <w:p w:rsidR="00532742" w:rsidRPr="00CC77B1" w:rsidRDefault="00532742" w:rsidP="00D20B6B">
      <w:pPr>
        <w:spacing w:line="360" w:lineRule="auto"/>
        <w:rPr>
          <w:rFonts w:ascii="Vadana" w:hAnsi="Vadana"/>
          <w:sz w:val="24"/>
          <w:szCs w:val="24"/>
        </w:rPr>
      </w:pPr>
    </w:p>
    <w:p w:rsidR="00264F46" w:rsidRPr="00CC77B1" w:rsidRDefault="001469D4" w:rsidP="00D20B6B">
      <w:pPr>
        <w:spacing w:line="360" w:lineRule="auto"/>
        <w:rPr>
          <w:rFonts w:ascii="Vadana" w:hAnsi="Vadana" w:cstheme="majorBidi"/>
          <w:sz w:val="24"/>
          <w:szCs w:val="24"/>
          <w:lang w:val="en-US"/>
        </w:rPr>
      </w:pPr>
      <w:r w:rsidRPr="00CC77B1">
        <w:rPr>
          <w:rFonts w:ascii="Vadana" w:hAnsi="Vadana" w:cstheme="majorBidi"/>
          <w:sz w:val="24"/>
          <w:szCs w:val="24"/>
          <w:lang w:val="en-US"/>
        </w:rPr>
        <w:t xml:space="preserve">The project is designed in an embedded system platform using </w:t>
      </w:r>
      <w:proofErr w:type="spellStart"/>
      <w:r w:rsidRPr="00CC77B1">
        <w:rPr>
          <w:rFonts w:ascii="Vadana" w:hAnsi="Vadana" w:cstheme="majorBidi"/>
          <w:sz w:val="24"/>
          <w:szCs w:val="24"/>
          <w:lang w:val="en-US"/>
        </w:rPr>
        <w:t>Arduino</w:t>
      </w:r>
      <w:proofErr w:type="spellEnd"/>
      <w:r w:rsidRPr="00CC77B1">
        <w:rPr>
          <w:rFonts w:ascii="Vadana" w:hAnsi="Vadana" w:cstheme="majorBidi"/>
          <w:sz w:val="24"/>
          <w:szCs w:val="24"/>
          <w:lang w:val="en-US"/>
        </w:rPr>
        <w:t xml:space="preserve"> an open source hardware/software platform for the development of electronic systems based on Atmel microcontrollers</w:t>
      </w:r>
      <w:proofErr w:type="gramStart"/>
      <w:r w:rsidRPr="00CC77B1">
        <w:rPr>
          <w:rFonts w:ascii="Vadana" w:hAnsi="Vadana" w:cstheme="majorBidi"/>
          <w:sz w:val="24"/>
          <w:szCs w:val="24"/>
          <w:lang w:val="en-US"/>
        </w:rPr>
        <w:t>.(</w:t>
      </w:r>
      <w:proofErr w:type="spellStart"/>
      <w:proofErr w:type="gramEnd"/>
      <w:r w:rsidRPr="00CC77B1">
        <w:rPr>
          <w:rFonts w:ascii="Vadana" w:hAnsi="Vadana" w:cstheme="majorBidi"/>
          <w:sz w:val="24"/>
          <w:szCs w:val="24"/>
          <w:lang w:val="en-US"/>
        </w:rPr>
        <w:t>kim</w:t>
      </w:r>
      <w:proofErr w:type="spellEnd"/>
      <w:r w:rsidRPr="00CC77B1">
        <w:rPr>
          <w:rFonts w:ascii="Vadana" w:hAnsi="Vadana" w:cstheme="majorBidi"/>
          <w:sz w:val="24"/>
          <w:szCs w:val="24"/>
          <w:lang w:val="en-US"/>
        </w:rPr>
        <w:t>, et.al 2009). It has several advantages over other microcontroller platforms, such as availability in the market at low price and software includes a variety of libraries for different purposes and it can easily be integrated with different wireless</w:t>
      </w:r>
      <w:r w:rsidR="00264F46" w:rsidRPr="00CC77B1">
        <w:rPr>
          <w:rFonts w:ascii="Vadana" w:hAnsi="Vadana" w:cstheme="majorBidi"/>
          <w:sz w:val="24"/>
          <w:szCs w:val="24"/>
          <w:lang w:val="en-US"/>
        </w:rPr>
        <w:t xml:space="preserve"> sensors. </w:t>
      </w:r>
      <w:r w:rsidR="00532742" w:rsidRPr="00CC77B1">
        <w:rPr>
          <w:rFonts w:ascii="Vadana" w:hAnsi="Vadana" w:cstheme="majorBidi"/>
          <w:sz w:val="24"/>
          <w:szCs w:val="24"/>
          <w:lang w:val="en-US"/>
        </w:rPr>
        <w:t>There are two functions to write a program</w:t>
      </w:r>
      <w:r w:rsidRPr="00CC77B1">
        <w:rPr>
          <w:rFonts w:ascii="Vadana" w:hAnsi="Vadana" w:cstheme="majorBidi"/>
          <w:sz w:val="24"/>
          <w:szCs w:val="24"/>
          <w:lang w:val="en-US"/>
        </w:rPr>
        <w:t xml:space="preserve"> in </w:t>
      </w:r>
      <w:proofErr w:type="spellStart"/>
      <w:proofErr w:type="gramStart"/>
      <w:r w:rsidRPr="00CC77B1">
        <w:rPr>
          <w:rFonts w:ascii="Vadana" w:hAnsi="Vadana" w:cstheme="majorBidi"/>
          <w:sz w:val="24"/>
          <w:szCs w:val="24"/>
          <w:lang w:val="en-US"/>
        </w:rPr>
        <w:t>arduino</w:t>
      </w:r>
      <w:proofErr w:type="spellEnd"/>
      <w:r w:rsidRPr="00CC77B1">
        <w:rPr>
          <w:rFonts w:ascii="Vadana" w:hAnsi="Vadana" w:cstheme="majorBidi"/>
          <w:sz w:val="24"/>
          <w:szCs w:val="24"/>
          <w:lang w:val="en-US"/>
        </w:rPr>
        <w:t xml:space="preserve"> </w:t>
      </w:r>
      <w:r w:rsidR="00532742" w:rsidRPr="00CC77B1">
        <w:rPr>
          <w:rFonts w:ascii="Vadana" w:hAnsi="Vadana" w:cstheme="majorBidi"/>
          <w:sz w:val="24"/>
          <w:szCs w:val="24"/>
          <w:lang w:val="en-US"/>
        </w:rPr>
        <w:t>:</w:t>
      </w:r>
      <w:proofErr w:type="gramEnd"/>
      <w:r w:rsidR="00532742" w:rsidRPr="00CC77B1">
        <w:rPr>
          <w:rFonts w:ascii="Vadana" w:hAnsi="Vadana" w:cstheme="majorBidi"/>
          <w:sz w:val="24"/>
          <w:szCs w:val="24"/>
          <w:lang w:val="en-US"/>
        </w:rPr>
        <w:t xml:space="preserve"> setup() and loop(). The former is used for hardware setup and variable initialization. The most common task for hardware setup is to deﬁne whether a port will be used as input or output. The later function</w:t>
      </w:r>
      <w:r w:rsidRPr="00CC77B1">
        <w:rPr>
          <w:rFonts w:ascii="Vadana" w:hAnsi="Vadana" w:cstheme="majorBidi"/>
          <w:sz w:val="24"/>
          <w:szCs w:val="24"/>
          <w:lang w:val="en-US"/>
        </w:rPr>
        <w:t xml:space="preserve"> </w:t>
      </w:r>
      <w:r w:rsidR="00532742" w:rsidRPr="00CC77B1">
        <w:rPr>
          <w:rFonts w:ascii="Vadana" w:hAnsi="Vadana" w:cstheme="majorBidi"/>
          <w:sz w:val="24"/>
          <w:szCs w:val="24"/>
          <w:lang w:val="en-US"/>
        </w:rPr>
        <w:t>is the equi</w:t>
      </w:r>
      <w:r w:rsidR="00264F46" w:rsidRPr="00CC77B1">
        <w:rPr>
          <w:rFonts w:ascii="Vadana" w:hAnsi="Vadana" w:cstheme="majorBidi"/>
          <w:sz w:val="24"/>
          <w:szCs w:val="24"/>
          <w:lang w:val="en-US"/>
        </w:rPr>
        <w:t xml:space="preserve">valent to </w:t>
      </w:r>
      <w:r w:rsidR="00264F46" w:rsidRPr="00CC77B1">
        <w:rPr>
          <w:rFonts w:ascii="Vadana" w:hAnsi="Vadana" w:cstheme="majorBidi"/>
          <w:sz w:val="24"/>
          <w:szCs w:val="24"/>
          <w:lang w:val="en-US"/>
        </w:rPr>
        <w:lastRenderedPageBreak/>
        <w:t xml:space="preserve">the </w:t>
      </w:r>
      <w:proofErr w:type="gramStart"/>
      <w:r w:rsidR="00264F46" w:rsidRPr="00CC77B1">
        <w:rPr>
          <w:rFonts w:ascii="Vadana" w:hAnsi="Vadana" w:cstheme="majorBidi"/>
          <w:sz w:val="24"/>
          <w:szCs w:val="24"/>
          <w:lang w:val="en-US"/>
        </w:rPr>
        <w:t>main(</w:t>
      </w:r>
      <w:proofErr w:type="gramEnd"/>
      <w:r w:rsidR="00264F46" w:rsidRPr="00CC77B1">
        <w:rPr>
          <w:rFonts w:ascii="Vadana" w:hAnsi="Vadana" w:cstheme="majorBidi"/>
          <w:sz w:val="24"/>
          <w:szCs w:val="24"/>
          <w:lang w:val="en-US"/>
        </w:rPr>
        <w:t xml:space="preserve">) function. Detail </w:t>
      </w:r>
      <w:r w:rsidR="00D20B6B" w:rsidRPr="00CC77B1">
        <w:rPr>
          <w:rFonts w:ascii="Vadana" w:hAnsi="Vadana" w:cstheme="majorBidi"/>
          <w:sz w:val="24"/>
          <w:szCs w:val="24"/>
          <w:lang w:val="en-US"/>
        </w:rPr>
        <w:t xml:space="preserve">codes are available at </w:t>
      </w:r>
      <w:proofErr w:type="spellStart"/>
      <w:r w:rsidR="00D20B6B" w:rsidRPr="00CC77B1">
        <w:rPr>
          <w:rFonts w:ascii="Vadana" w:hAnsi="Vadana" w:cstheme="majorBidi"/>
          <w:sz w:val="24"/>
          <w:szCs w:val="24"/>
          <w:lang w:val="en-US"/>
        </w:rPr>
        <w:t>Github</w:t>
      </w:r>
      <w:proofErr w:type="spellEnd"/>
    </w:p>
    <w:p w:rsidR="00264F46" w:rsidRPr="00CC77B1" w:rsidRDefault="00264F46" w:rsidP="00D20B6B">
      <w:pPr>
        <w:spacing w:line="360" w:lineRule="auto"/>
        <w:rPr>
          <w:rFonts w:ascii="Vadana" w:hAnsi="Vadana" w:cstheme="majorBidi"/>
          <w:sz w:val="24"/>
          <w:szCs w:val="24"/>
          <w:lang w:val="en-US"/>
        </w:rPr>
      </w:pPr>
      <w:r w:rsidRPr="00CC77B1">
        <w:rPr>
          <w:rFonts w:ascii="Vadana" w:hAnsi="Vadana" w:cstheme="majorBidi"/>
          <w:sz w:val="24"/>
          <w:szCs w:val="24"/>
          <w:lang w:val="en-US"/>
        </w:rPr>
        <w:t xml:space="preserve">The range finding and transmission node was designed with ultrasound range </w:t>
      </w:r>
      <w:r w:rsidR="002335C4" w:rsidRPr="00CC77B1">
        <w:rPr>
          <w:rFonts w:ascii="Vadana" w:hAnsi="Vadana" w:cstheme="majorBidi"/>
          <w:sz w:val="24"/>
          <w:szCs w:val="24"/>
          <w:lang w:val="en-US"/>
        </w:rPr>
        <w:t>finder;</w:t>
      </w:r>
      <w:r w:rsidRPr="00CC77B1">
        <w:rPr>
          <w:rFonts w:ascii="Vadana" w:hAnsi="Vadana" w:cstheme="majorBidi"/>
          <w:sz w:val="24"/>
          <w:szCs w:val="24"/>
          <w:lang w:val="en-US"/>
        </w:rPr>
        <w:t xml:space="preserve"> this object </w:t>
      </w:r>
      <w:r w:rsidR="00F5210E" w:rsidRPr="00CC77B1">
        <w:rPr>
          <w:rFonts w:ascii="Vadana" w:hAnsi="Vadana" w:cstheme="majorBidi"/>
          <w:sz w:val="24"/>
          <w:szCs w:val="24"/>
          <w:lang w:val="en-US"/>
        </w:rPr>
        <w:t>u</w:t>
      </w:r>
      <w:r w:rsidRPr="00CC77B1">
        <w:rPr>
          <w:rFonts w:ascii="Vadana" w:hAnsi="Vadana" w:cstheme="majorBidi"/>
          <w:sz w:val="24"/>
          <w:szCs w:val="24"/>
          <w:lang w:val="en-US"/>
        </w:rPr>
        <w:t xml:space="preserve">ses ultrasonic technology to measure the distance between 1cm and 4m. </w:t>
      </w:r>
      <w:r w:rsidR="002B442C" w:rsidRPr="00CC77B1">
        <w:rPr>
          <w:rFonts w:ascii="Vadana" w:hAnsi="Vadana" w:cstheme="majorBidi"/>
          <w:sz w:val="24"/>
          <w:szCs w:val="24"/>
          <w:lang w:val="en-US"/>
        </w:rPr>
        <w:fldChar w:fldCharType="begin" w:fldLock="1"/>
      </w:r>
      <w:r w:rsidR="002B442C" w:rsidRPr="00CC77B1">
        <w:rPr>
          <w:rFonts w:ascii="Vadana" w:hAnsi="Vadana" w:cstheme="majorBidi"/>
          <w:sz w:val="24"/>
          <w:szCs w:val="24"/>
          <w:lang w:val="en-US"/>
        </w:rPr>
        <w:instrText>ADDIN CSL_CITATION {"citationItems":[{"id":"ITEM-1","itemData":{"URL":"https://www.robot-electronics.co.uk/htm/srf05tech.htm","author":[{"dropping-particle":"","family":"Robot-electronics","given":"","non-dropping-particle":"","parse-names":false,"suffix":""}],"id":"ITEM-1","issued":{"date-parts":[["2018"]]},"title":"SRF05 - Ultra-Sonic Ranger Technical Specification","type":"webpage"},"uris":["http://www.mendeley.com/documents/?uuid=6149db26-9896-4e03-bab6-426d7c82b380"]}],"mendeley":{"formattedCitation":"(Robot-electronics, 2018)","plainTextFormattedCitation":"(Robot-electronics, 2018)"},"properties":{"noteIndex":0},"schema":"https://github.com/citation-style-language/schema/raw/master/csl-citation.json"}</w:instrText>
      </w:r>
      <w:r w:rsidR="002B442C" w:rsidRPr="00CC77B1">
        <w:rPr>
          <w:rFonts w:ascii="Vadana" w:hAnsi="Vadana" w:cstheme="majorBidi"/>
          <w:sz w:val="24"/>
          <w:szCs w:val="24"/>
          <w:lang w:val="en-US"/>
        </w:rPr>
        <w:fldChar w:fldCharType="separate"/>
      </w:r>
      <w:r w:rsidR="002B442C" w:rsidRPr="00CC77B1">
        <w:rPr>
          <w:rFonts w:ascii="Vadana" w:hAnsi="Vadana" w:cstheme="majorBidi"/>
          <w:noProof/>
          <w:sz w:val="24"/>
          <w:szCs w:val="24"/>
          <w:lang w:val="en-US"/>
        </w:rPr>
        <w:t>(Robot-electronics, 2018)</w:t>
      </w:r>
      <w:r w:rsidR="002B442C" w:rsidRPr="00CC77B1">
        <w:rPr>
          <w:rFonts w:ascii="Vadana" w:hAnsi="Vadana" w:cstheme="majorBidi"/>
          <w:sz w:val="24"/>
          <w:szCs w:val="24"/>
          <w:lang w:val="en-US"/>
        </w:rPr>
        <w:fldChar w:fldCharType="end"/>
      </w:r>
      <w:r w:rsidR="002B442C" w:rsidRPr="00CC77B1">
        <w:rPr>
          <w:rFonts w:ascii="Vadana" w:hAnsi="Vadana" w:cstheme="majorBidi"/>
          <w:sz w:val="24"/>
          <w:szCs w:val="24"/>
          <w:lang w:val="en-US"/>
        </w:rPr>
        <w:t>.</w:t>
      </w:r>
      <w:r w:rsidR="002335C4" w:rsidRPr="00CC77B1">
        <w:rPr>
          <w:rFonts w:ascii="Vadana" w:hAnsi="Vadana"/>
          <w:sz w:val="24"/>
          <w:szCs w:val="24"/>
          <w:lang w:val="en-US"/>
        </w:rPr>
        <w:t xml:space="preserve">The principle of working for this device is the ability to </w:t>
      </w:r>
      <w:proofErr w:type="gramStart"/>
      <w:r w:rsidR="002335C4" w:rsidRPr="00CC77B1">
        <w:rPr>
          <w:rFonts w:ascii="Vadana" w:hAnsi="Vadana"/>
          <w:sz w:val="24"/>
          <w:szCs w:val="24"/>
          <w:lang w:val="en-US"/>
        </w:rPr>
        <w:t>provides</w:t>
      </w:r>
      <w:proofErr w:type="gramEnd"/>
      <w:r w:rsidR="002335C4" w:rsidRPr="00CC77B1">
        <w:rPr>
          <w:rFonts w:ascii="Vadana" w:hAnsi="Vadana"/>
          <w:sz w:val="24"/>
          <w:szCs w:val="24"/>
          <w:lang w:val="en-US"/>
        </w:rPr>
        <w:t xml:space="preserve"> an echo pulse measured in </w:t>
      </w:r>
      <w:proofErr w:type="spellStart"/>
      <w:r w:rsidR="002335C4" w:rsidRPr="00CC77B1">
        <w:rPr>
          <w:rFonts w:ascii="Vadana" w:hAnsi="Vadana"/>
          <w:sz w:val="24"/>
          <w:szCs w:val="24"/>
          <w:lang w:val="en-US"/>
        </w:rPr>
        <w:t>uS</w:t>
      </w:r>
      <w:proofErr w:type="spellEnd"/>
      <w:r w:rsidR="002335C4" w:rsidRPr="00CC77B1">
        <w:rPr>
          <w:rFonts w:ascii="Vadana" w:hAnsi="Vadana"/>
          <w:sz w:val="24"/>
          <w:szCs w:val="24"/>
          <w:lang w:val="en-US"/>
        </w:rPr>
        <w:t xml:space="preserve"> which is proportional to distance.</w:t>
      </w:r>
      <w:r w:rsidR="00591F8D" w:rsidRPr="00CC77B1">
        <w:rPr>
          <w:rFonts w:ascii="Vadana" w:hAnsi="Vadana"/>
          <w:sz w:val="24"/>
          <w:szCs w:val="24"/>
          <w:lang w:val="en-US"/>
        </w:rPr>
        <w:t xml:space="preserve"> In this project, </w:t>
      </w:r>
      <w:proofErr w:type="gramStart"/>
      <w:r w:rsidR="00591F8D" w:rsidRPr="00CC77B1">
        <w:rPr>
          <w:rFonts w:ascii="Vadana" w:hAnsi="Vadana"/>
          <w:sz w:val="24"/>
          <w:szCs w:val="24"/>
          <w:lang w:val="en-US"/>
        </w:rPr>
        <w:t>the  width</w:t>
      </w:r>
      <w:proofErr w:type="gramEnd"/>
      <w:r w:rsidR="00591F8D" w:rsidRPr="00CC77B1">
        <w:rPr>
          <w:rFonts w:ascii="Vadana" w:hAnsi="Vadana"/>
          <w:sz w:val="24"/>
          <w:szCs w:val="24"/>
          <w:lang w:val="en-US"/>
        </w:rPr>
        <w:t xml:space="preserve"> of the pulse is divided by 58 which give us distance cm, t</w:t>
      </w:r>
      <w:r w:rsidR="00F5210E" w:rsidRPr="00CC77B1">
        <w:rPr>
          <w:rFonts w:ascii="Vadana" w:hAnsi="Vadana"/>
          <w:sz w:val="24"/>
          <w:szCs w:val="24"/>
          <w:lang w:val="en-US"/>
        </w:rPr>
        <w:t xml:space="preserve">he device has 5 pins and are connected to the </w:t>
      </w:r>
      <w:proofErr w:type="spellStart"/>
      <w:r w:rsidR="00F5210E" w:rsidRPr="00CC77B1">
        <w:rPr>
          <w:rFonts w:ascii="Vadana" w:hAnsi="Vadana"/>
          <w:sz w:val="24"/>
          <w:szCs w:val="24"/>
          <w:lang w:val="en-US"/>
        </w:rPr>
        <w:t>arduino</w:t>
      </w:r>
      <w:proofErr w:type="spellEnd"/>
      <w:r w:rsidR="00F5210E" w:rsidRPr="00CC77B1">
        <w:rPr>
          <w:rFonts w:ascii="Vadana" w:hAnsi="Vadana"/>
          <w:sz w:val="24"/>
          <w:szCs w:val="24"/>
          <w:lang w:val="en-US"/>
        </w:rPr>
        <w:t xml:space="preserve"> board accordingly</w:t>
      </w:r>
      <w:r w:rsidR="002335C4" w:rsidRPr="00CC77B1">
        <w:rPr>
          <w:rFonts w:ascii="Vadana" w:hAnsi="Vadana"/>
          <w:sz w:val="24"/>
          <w:szCs w:val="24"/>
          <w:lang w:val="en-US"/>
        </w:rPr>
        <w:t xml:space="preserve"> as sho</w:t>
      </w:r>
      <w:r w:rsidR="002B442C" w:rsidRPr="00CC77B1">
        <w:rPr>
          <w:rFonts w:ascii="Vadana" w:hAnsi="Vadana"/>
          <w:sz w:val="24"/>
          <w:szCs w:val="24"/>
          <w:lang w:val="en-US"/>
        </w:rPr>
        <w:t>w</w:t>
      </w:r>
      <w:r w:rsidR="002335C4" w:rsidRPr="00CC77B1">
        <w:rPr>
          <w:rFonts w:ascii="Vadana" w:hAnsi="Vadana"/>
          <w:sz w:val="24"/>
          <w:szCs w:val="24"/>
          <w:lang w:val="en-US"/>
        </w:rPr>
        <w:t>n in the figure below</w:t>
      </w:r>
      <w:r w:rsidR="00F5210E" w:rsidRPr="00CC77B1">
        <w:rPr>
          <w:rFonts w:ascii="Vadana" w:hAnsi="Vadana"/>
          <w:sz w:val="24"/>
          <w:szCs w:val="24"/>
          <w:lang w:val="en-US"/>
        </w:rPr>
        <w:t>.</w:t>
      </w:r>
    </w:p>
    <w:p w:rsidR="00F5210E" w:rsidRPr="00CC77B1" w:rsidRDefault="00F5210E" w:rsidP="00D20B6B">
      <w:pPr>
        <w:spacing w:line="360" w:lineRule="auto"/>
        <w:rPr>
          <w:rFonts w:ascii="Vadana" w:hAnsi="Vadana" w:cstheme="majorBidi"/>
          <w:sz w:val="24"/>
          <w:szCs w:val="24"/>
          <w:lang w:val="en-US"/>
        </w:rPr>
      </w:pPr>
    </w:p>
    <w:p w:rsidR="00D20B6B" w:rsidRPr="00CC77B1" w:rsidRDefault="00F5210E" w:rsidP="00D20B6B">
      <w:pPr>
        <w:keepNext/>
        <w:spacing w:line="360" w:lineRule="auto"/>
        <w:jc w:val="center"/>
        <w:rPr>
          <w:rFonts w:ascii="Vadana" w:hAnsi="Vadana"/>
          <w:sz w:val="24"/>
          <w:szCs w:val="24"/>
        </w:rPr>
      </w:pPr>
      <w:r w:rsidRPr="00CC77B1">
        <w:rPr>
          <w:rFonts w:ascii="Vadana" w:hAnsi="Vadana"/>
          <w:noProof/>
          <w:snapToGrid/>
          <w:sz w:val="24"/>
          <w:szCs w:val="24"/>
          <w:lang w:val="en-US"/>
        </w:rPr>
        <w:drawing>
          <wp:inline distT="0" distB="0" distL="0" distR="0" wp14:anchorId="6F53B634" wp14:editId="7981D589">
            <wp:extent cx="4306186" cy="2259497"/>
            <wp:effectExtent l="0" t="0" r="0" b="7620"/>
            <wp:docPr id="6" name="Picture 6" descr="https://www.robot-electronics.co.uk/images/srf05p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www.robot-electronics.co.uk/images/srf05p2.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02061" cy="2257332"/>
                    </a:xfrm>
                    <a:prstGeom prst="rect">
                      <a:avLst/>
                    </a:prstGeom>
                    <a:noFill/>
                    <a:ln>
                      <a:noFill/>
                    </a:ln>
                  </pic:spPr>
                </pic:pic>
              </a:graphicData>
            </a:graphic>
          </wp:inline>
        </w:drawing>
      </w:r>
    </w:p>
    <w:p w:rsidR="00F5210E" w:rsidRPr="00CC77B1" w:rsidRDefault="00D20B6B" w:rsidP="00D20B6B">
      <w:pPr>
        <w:pStyle w:val="Caption"/>
        <w:jc w:val="center"/>
        <w:rPr>
          <w:rFonts w:ascii="Vadana" w:hAnsi="Vadana" w:cstheme="majorBidi"/>
          <w:b w:val="0"/>
          <w:color w:val="auto"/>
          <w:sz w:val="24"/>
          <w:szCs w:val="24"/>
          <w:lang w:val="en-US"/>
        </w:rPr>
      </w:pPr>
      <w:r w:rsidRPr="00CC77B1">
        <w:rPr>
          <w:rFonts w:ascii="Vadana" w:hAnsi="Vadana"/>
          <w:b w:val="0"/>
          <w:color w:val="auto"/>
          <w:sz w:val="24"/>
          <w:szCs w:val="24"/>
        </w:rPr>
        <w:t xml:space="preserve">Figure </w:t>
      </w:r>
      <w:r w:rsidRPr="00CC77B1">
        <w:rPr>
          <w:rFonts w:ascii="Vadana" w:hAnsi="Vadana"/>
          <w:b w:val="0"/>
          <w:color w:val="auto"/>
          <w:sz w:val="24"/>
          <w:szCs w:val="24"/>
        </w:rPr>
        <w:fldChar w:fldCharType="begin"/>
      </w:r>
      <w:r w:rsidRPr="00CC77B1">
        <w:rPr>
          <w:rFonts w:ascii="Vadana" w:hAnsi="Vadana"/>
          <w:b w:val="0"/>
          <w:color w:val="auto"/>
          <w:sz w:val="24"/>
          <w:szCs w:val="24"/>
        </w:rPr>
        <w:instrText xml:space="preserve"> SEQ Figure \* ARABIC </w:instrText>
      </w:r>
      <w:r w:rsidRPr="00CC77B1">
        <w:rPr>
          <w:rFonts w:ascii="Vadana" w:hAnsi="Vadana"/>
          <w:b w:val="0"/>
          <w:color w:val="auto"/>
          <w:sz w:val="24"/>
          <w:szCs w:val="24"/>
        </w:rPr>
        <w:fldChar w:fldCharType="separate"/>
      </w:r>
      <w:r w:rsidR="000C4E18" w:rsidRPr="00CC77B1">
        <w:rPr>
          <w:rFonts w:ascii="Vadana" w:hAnsi="Vadana"/>
          <w:b w:val="0"/>
          <w:noProof/>
          <w:color w:val="auto"/>
          <w:sz w:val="24"/>
          <w:szCs w:val="24"/>
        </w:rPr>
        <w:t>2</w:t>
      </w:r>
      <w:r w:rsidRPr="00CC77B1">
        <w:rPr>
          <w:rFonts w:ascii="Vadana" w:hAnsi="Vadana"/>
          <w:b w:val="0"/>
          <w:color w:val="auto"/>
          <w:sz w:val="24"/>
          <w:szCs w:val="24"/>
        </w:rPr>
        <w:fldChar w:fldCharType="end"/>
      </w:r>
      <w:r w:rsidRPr="00CC77B1">
        <w:rPr>
          <w:rFonts w:ascii="Vadana" w:hAnsi="Vadana"/>
          <w:b w:val="0"/>
          <w:color w:val="auto"/>
          <w:sz w:val="24"/>
          <w:szCs w:val="24"/>
        </w:rPr>
        <w:t>Range finding</w:t>
      </w:r>
      <w:r w:rsidRPr="00CC77B1">
        <w:rPr>
          <w:rFonts w:ascii="Vadana" w:hAnsi="Vadana" w:cstheme="majorBidi"/>
          <w:b w:val="0"/>
          <w:color w:val="auto"/>
          <w:sz w:val="24"/>
          <w:szCs w:val="24"/>
          <w:lang w:val="en-US"/>
        </w:rPr>
        <w:fldChar w:fldCharType="begin" w:fldLock="1"/>
      </w:r>
      <w:r w:rsidRPr="00CC77B1">
        <w:rPr>
          <w:rFonts w:ascii="Vadana" w:hAnsi="Vadana" w:cstheme="majorBidi"/>
          <w:b w:val="0"/>
          <w:color w:val="auto"/>
          <w:sz w:val="24"/>
          <w:szCs w:val="24"/>
          <w:lang w:val="en-US"/>
        </w:rPr>
        <w:instrText>ADDIN CSL_CITATION {"citationItems":[{"id":"ITEM-1","itemData":{"URL":"https://www.robot-electronics.co.uk/htm/srf05tech.htm","author":[{"dropping-particle":"","family":"Robot-electronics","given":"","non-dropping-particle":"","parse-names":false,"suffix":""}],"id":"ITEM-1","issued":{"date-parts":[["2018"]]},"title":"SRF05 - Ultra-Sonic Ranger Technical Specification","type":"webpage"},"uris":["http://www.mendeley.com/documents/?uuid=6149db26-9896-4e03-bab6-426d7c82b380"]}],"mendeley":{"formattedCitation":"(Robot-electronics, 2018)","plainTextFormattedCitation":"(Robot-electronics, 2018)"},"properties":{"noteIndex":0},"schema":"https://github.com/citation-style-language/schema/raw/master/csl-citation.json"}</w:instrText>
      </w:r>
      <w:r w:rsidRPr="00CC77B1">
        <w:rPr>
          <w:rFonts w:ascii="Vadana" w:hAnsi="Vadana" w:cstheme="majorBidi"/>
          <w:b w:val="0"/>
          <w:color w:val="auto"/>
          <w:sz w:val="24"/>
          <w:szCs w:val="24"/>
          <w:lang w:val="en-US"/>
        </w:rPr>
        <w:fldChar w:fldCharType="separate"/>
      </w:r>
      <w:r w:rsidRPr="00CC77B1">
        <w:rPr>
          <w:rFonts w:ascii="Vadana" w:hAnsi="Vadana" w:cstheme="majorBidi"/>
          <w:b w:val="0"/>
          <w:noProof/>
          <w:color w:val="auto"/>
          <w:sz w:val="24"/>
          <w:szCs w:val="24"/>
          <w:lang w:val="en-US"/>
        </w:rPr>
        <w:t>(Robot-electronics, 2018)</w:t>
      </w:r>
      <w:r w:rsidRPr="00CC77B1">
        <w:rPr>
          <w:rFonts w:ascii="Vadana" w:hAnsi="Vadana" w:cstheme="majorBidi"/>
          <w:b w:val="0"/>
          <w:color w:val="auto"/>
          <w:sz w:val="24"/>
          <w:szCs w:val="24"/>
          <w:lang w:val="en-US"/>
        </w:rPr>
        <w:fldChar w:fldCharType="end"/>
      </w:r>
    </w:p>
    <w:p w:rsidR="00532742" w:rsidRPr="00CC77B1" w:rsidRDefault="00532742" w:rsidP="00D20B6B">
      <w:pPr>
        <w:suppressAutoHyphens w:val="0"/>
        <w:autoSpaceDE w:val="0"/>
        <w:autoSpaceDN w:val="0"/>
        <w:adjustRightInd w:val="0"/>
        <w:spacing w:line="360" w:lineRule="auto"/>
        <w:rPr>
          <w:rFonts w:ascii="Vadana" w:hAnsi="Vadana" w:cs="Tahoma"/>
          <w:sz w:val="24"/>
          <w:szCs w:val="24"/>
        </w:rPr>
      </w:pPr>
    </w:p>
    <w:p w:rsidR="006973A7" w:rsidRPr="00CC77B1" w:rsidRDefault="006973A7" w:rsidP="00396D0C">
      <w:pPr>
        <w:rPr>
          <w:rFonts w:ascii="Vadana" w:hAnsi="Vadana"/>
          <w:sz w:val="24"/>
          <w:szCs w:val="24"/>
          <w:lang w:val="en-US"/>
        </w:rPr>
      </w:pPr>
      <w:r w:rsidRPr="00CC77B1">
        <w:rPr>
          <w:rFonts w:ascii="Vadana" w:hAnsi="Vadana"/>
          <w:sz w:val="24"/>
          <w:szCs w:val="24"/>
          <w:lang w:val="en-US"/>
        </w:rPr>
        <w:t xml:space="preserve">When the distance is captured in </w:t>
      </w:r>
      <w:proofErr w:type="spellStart"/>
      <w:r w:rsidRPr="00CC77B1">
        <w:rPr>
          <w:rFonts w:ascii="Vadana" w:hAnsi="Vadana"/>
          <w:sz w:val="24"/>
          <w:szCs w:val="24"/>
          <w:lang w:val="en-US"/>
        </w:rPr>
        <w:t>uS</w:t>
      </w:r>
      <w:proofErr w:type="spellEnd"/>
      <w:r w:rsidRPr="00CC77B1">
        <w:rPr>
          <w:rFonts w:ascii="Vadana" w:hAnsi="Vadana"/>
          <w:sz w:val="24"/>
          <w:szCs w:val="24"/>
          <w:lang w:val="en-US"/>
        </w:rPr>
        <w:t xml:space="preserve">, </w:t>
      </w:r>
      <w:proofErr w:type="spellStart"/>
      <w:r w:rsidRPr="00CC77B1">
        <w:rPr>
          <w:rFonts w:ascii="Vadana" w:hAnsi="Vadana"/>
          <w:sz w:val="24"/>
          <w:szCs w:val="24"/>
          <w:lang w:val="en-US"/>
        </w:rPr>
        <w:t>Zeegbe</w:t>
      </w:r>
      <w:proofErr w:type="spellEnd"/>
      <w:r w:rsidRPr="00CC77B1">
        <w:rPr>
          <w:rFonts w:ascii="Vadana" w:hAnsi="Vadana"/>
          <w:sz w:val="24"/>
          <w:szCs w:val="24"/>
          <w:lang w:val="en-US"/>
        </w:rPr>
        <w:t xml:space="preserve"> will than transmit the data to the next board which is a Gateway part for data collection, and analysis.</w:t>
      </w:r>
      <w:r w:rsidR="008D5E1E" w:rsidRPr="00CC77B1">
        <w:rPr>
          <w:rFonts w:ascii="Vadana" w:hAnsi="Vadana"/>
          <w:sz w:val="24"/>
          <w:szCs w:val="24"/>
          <w:lang w:val="en-US"/>
        </w:rPr>
        <w:t xml:space="preserve"> </w:t>
      </w:r>
    </w:p>
    <w:p w:rsidR="00D20B6B" w:rsidRPr="00CC77B1" w:rsidRDefault="006973A7" w:rsidP="00D20B6B">
      <w:pPr>
        <w:keepNext/>
        <w:spacing w:line="360" w:lineRule="auto"/>
        <w:jc w:val="center"/>
        <w:rPr>
          <w:rFonts w:ascii="Vadana" w:hAnsi="Vadana"/>
          <w:sz w:val="24"/>
          <w:szCs w:val="24"/>
        </w:rPr>
      </w:pPr>
      <w:r w:rsidRPr="00CC77B1">
        <w:rPr>
          <w:rFonts w:ascii="Vadana" w:hAnsi="Vadana" w:cstheme="majorBidi"/>
          <w:noProof/>
          <w:snapToGrid/>
          <w:sz w:val="24"/>
          <w:szCs w:val="24"/>
          <w:lang w:val="en-US"/>
        </w:rPr>
        <w:drawing>
          <wp:inline distT="0" distB="0" distL="0" distR="0" wp14:anchorId="04E9D126" wp14:editId="19095355">
            <wp:extent cx="3171424" cy="193944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169747" cy="1938415"/>
                    </a:xfrm>
                    <a:prstGeom prst="rect">
                      <a:avLst/>
                    </a:prstGeom>
                    <a:noFill/>
                    <a:ln>
                      <a:noFill/>
                    </a:ln>
                  </pic:spPr>
                </pic:pic>
              </a:graphicData>
            </a:graphic>
          </wp:inline>
        </w:drawing>
      </w:r>
    </w:p>
    <w:p w:rsidR="006973A7" w:rsidRPr="00CC77B1" w:rsidRDefault="00D20B6B" w:rsidP="00D20B6B">
      <w:pPr>
        <w:pStyle w:val="Caption"/>
        <w:jc w:val="center"/>
        <w:rPr>
          <w:rFonts w:ascii="Vadana" w:hAnsi="Vadana"/>
          <w:sz w:val="24"/>
          <w:szCs w:val="24"/>
          <w:lang w:val="en-US"/>
        </w:rPr>
      </w:pPr>
      <w:r w:rsidRPr="00CC77B1">
        <w:rPr>
          <w:rFonts w:ascii="Vadana" w:hAnsi="Vadana"/>
          <w:sz w:val="24"/>
          <w:szCs w:val="24"/>
        </w:rPr>
        <w:t xml:space="preserve">Figure </w:t>
      </w:r>
      <w:r w:rsidRPr="00CC77B1">
        <w:rPr>
          <w:rFonts w:ascii="Vadana" w:hAnsi="Vadana"/>
          <w:sz w:val="24"/>
          <w:szCs w:val="24"/>
        </w:rPr>
        <w:fldChar w:fldCharType="begin"/>
      </w:r>
      <w:r w:rsidRPr="00CC77B1">
        <w:rPr>
          <w:rFonts w:ascii="Vadana" w:hAnsi="Vadana"/>
          <w:sz w:val="24"/>
          <w:szCs w:val="24"/>
        </w:rPr>
        <w:instrText xml:space="preserve"> SEQ Figure \* ARABIC </w:instrText>
      </w:r>
      <w:r w:rsidRPr="00CC77B1">
        <w:rPr>
          <w:rFonts w:ascii="Vadana" w:hAnsi="Vadana"/>
          <w:sz w:val="24"/>
          <w:szCs w:val="24"/>
        </w:rPr>
        <w:fldChar w:fldCharType="separate"/>
      </w:r>
      <w:r w:rsidR="000C4E18" w:rsidRPr="00CC77B1">
        <w:rPr>
          <w:rFonts w:ascii="Vadana" w:hAnsi="Vadana"/>
          <w:noProof/>
          <w:sz w:val="24"/>
          <w:szCs w:val="24"/>
        </w:rPr>
        <w:t>3</w:t>
      </w:r>
      <w:r w:rsidRPr="00CC77B1">
        <w:rPr>
          <w:rFonts w:ascii="Vadana" w:hAnsi="Vadana"/>
          <w:sz w:val="24"/>
          <w:szCs w:val="24"/>
        </w:rPr>
        <w:fldChar w:fldCharType="end"/>
      </w:r>
      <w:r w:rsidRPr="00CC77B1">
        <w:rPr>
          <w:rFonts w:ascii="Vadana" w:hAnsi="Vadana"/>
          <w:sz w:val="24"/>
          <w:szCs w:val="24"/>
        </w:rPr>
        <w:t xml:space="preserve"> </w:t>
      </w:r>
      <w:proofErr w:type="spellStart"/>
      <w:r w:rsidRPr="00CC77B1">
        <w:rPr>
          <w:rFonts w:ascii="Vadana" w:hAnsi="Vadana"/>
          <w:sz w:val="24"/>
          <w:szCs w:val="24"/>
        </w:rPr>
        <w:t>Zigbee</w:t>
      </w:r>
      <w:proofErr w:type="spellEnd"/>
      <w:r w:rsidRPr="00CC77B1">
        <w:rPr>
          <w:rFonts w:ascii="Vadana" w:hAnsi="Vadana"/>
          <w:sz w:val="24"/>
          <w:szCs w:val="24"/>
        </w:rPr>
        <w:t xml:space="preserve"> </w:t>
      </w:r>
      <w:r w:rsidRPr="00CC77B1">
        <w:rPr>
          <w:rFonts w:ascii="Vadana" w:hAnsi="Vadana" w:cstheme="majorBidi"/>
          <w:b w:val="0"/>
          <w:color w:val="auto"/>
          <w:sz w:val="24"/>
          <w:szCs w:val="24"/>
          <w:lang w:val="en-US"/>
        </w:rPr>
        <w:fldChar w:fldCharType="begin" w:fldLock="1"/>
      </w:r>
      <w:r w:rsidRPr="00CC77B1">
        <w:rPr>
          <w:rFonts w:ascii="Vadana" w:hAnsi="Vadana" w:cstheme="majorBidi"/>
          <w:b w:val="0"/>
          <w:color w:val="auto"/>
          <w:sz w:val="24"/>
          <w:szCs w:val="24"/>
          <w:lang w:val="en-US"/>
        </w:rPr>
        <w:instrText>ADDIN CSL_CITATION {"citationItems":[{"id":"ITEM-1","itemData":{"URL":"https://www.robot-electronics.co.uk/htm/srf05tech.htm","author":[{"dropping-particle":"","family":"Robot-electronics","given":"","non-dropping-particle":"","parse-names":false,"suffix":""}],"id":"ITEM-1","issued":{"date-parts":[["2018"]]},"title":"SRF05 - Ultra-Sonic Ranger Technical Specification","type":"webpage"},"uris":["http://www.mendeley.com/documents/?uuid=6149db26-9896-4e03-bab6-426d7c82b380"]}],"mendeley":{"formattedCitation":"(Robot-electronics, 2018)","plainTextFormattedCitation":"(Robot-electronics, 2018)"},"properties":{"noteIndex":0},"schema":"https://github.com/citation-style-language/schema/raw/master/csl-citation.json"}</w:instrText>
      </w:r>
      <w:r w:rsidRPr="00CC77B1">
        <w:rPr>
          <w:rFonts w:ascii="Vadana" w:hAnsi="Vadana" w:cstheme="majorBidi"/>
          <w:b w:val="0"/>
          <w:color w:val="auto"/>
          <w:sz w:val="24"/>
          <w:szCs w:val="24"/>
          <w:lang w:val="en-US"/>
        </w:rPr>
        <w:fldChar w:fldCharType="separate"/>
      </w:r>
      <w:r w:rsidRPr="00CC77B1">
        <w:rPr>
          <w:rFonts w:ascii="Vadana" w:hAnsi="Vadana" w:cstheme="majorBidi"/>
          <w:b w:val="0"/>
          <w:noProof/>
          <w:color w:val="auto"/>
          <w:sz w:val="24"/>
          <w:szCs w:val="24"/>
          <w:lang w:val="en-US"/>
        </w:rPr>
        <w:t>(Robot-electronics, 2018)</w:t>
      </w:r>
      <w:r w:rsidRPr="00CC77B1">
        <w:rPr>
          <w:rFonts w:ascii="Vadana" w:hAnsi="Vadana" w:cstheme="majorBidi"/>
          <w:b w:val="0"/>
          <w:color w:val="auto"/>
          <w:sz w:val="24"/>
          <w:szCs w:val="24"/>
          <w:lang w:val="en-US"/>
        </w:rPr>
        <w:fldChar w:fldCharType="end"/>
      </w:r>
    </w:p>
    <w:p w:rsidR="008D5E1E" w:rsidRPr="00CC77B1" w:rsidRDefault="008D5E1E" w:rsidP="00396D0C">
      <w:pPr>
        <w:spacing w:line="360" w:lineRule="auto"/>
        <w:rPr>
          <w:rFonts w:ascii="Vadana" w:hAnsi="Vadana"/>
          <w:sz w:val="24"/>
          <w:szCs w:val="24"/>
          <w:lang w:val="en-US"/>
        </w:rPr>
      </w:pPr>
      <w:r w:rsidRPr="00CC77B1">
        <w:rPr>
          <w:rFonts w:ascii="Vadana" w:hAnsi="Vadana"/>
          <w:sz w:val="24"/>
          <w:szCs w:val="24"/>
          <w:lang w:val="en-US"/>
        </w:rPr>
        <w:t xml:space="preserve">The rationality behind using </w:t>
      </w:r>
      <w:proofErr w:type="spellStart"/>
      <w:r w:rsidRPr="00CC77B1">
        <w:rPr>
          <w:rFonts w:ascii="Vadana" w:hAnsi="Vadana"/>
          <w:sz w:val="24"/>
          <w:szCs w:val="24"/>
          <w:lang w:val="en-US"/>
        </w:rPr>
        <w:t>Zigbee</w:t>
      </w:r>
      <w:proofErr w:type="spellEnd"/>
      <w:r w:rsidRPr="00CC77B1">
        <w:rPr>
          <w:rFonts w:ascii="Vadana" w:hAnsi="Vadana"/>
          <w:sz w:val="24"/>
          <w:szCs w:val="24"/>
          <w:lang w:val="en-US"/>
        </w:rPr>
        <w:t xml:space="preserve"> in this project over other means of wireless communication </w:t>
      </w:r>
      <w:r w:rsidR="00BB7E08" w:rsidRPr="00CC77B1">
        <w:rPr>
          <w:rFonts w:ascii="Vadana" w:hAnsi="Vadana"/>
          <w:sz w:val="24"/>
          <w:szCs w:val="24"/>
          <w:lang w:val="en-US"/>
        </w:rPr>
        <w:t xml:space="preserve">for short distance </w:t>
      </w:r>
      <w:r w:rsidRPr="00CC77B1">
        <w:rPr>
          <w:rFonts w:ascii="Vadana" w:hAnsi="Vadana"/>
          <w:sz w:val="24"/>
          <w:szCs w:val="24"/>
          <w:lang w:val="en-US"/>
        </w:rPr>
        <w:t xml:space="preserve">are, </w:t>
      </w:r>
      <w:r w:rsidR="00BB7E08" w:rsidRPr="00CC77B1">
        <w:rPr>
          <w:rFonts w:ascii="Vadana" w:hAnsi="Vadana"/>
          <w:sz w:val="24"/>
          <w:szCs w:val="24"/>
          <w:lang w:val="en-US"/>
        </w:rPr>
        <w:t xml:space="preserve">for infrared is a point to point transmission, it has </w:t>
      </w:r>
      <w:proofErr w:type="spellStart"/>
      <w:r w:rsidR="00BB7E08" w:rsidRPr="00CC77B1">
        <w:rPr>
          <w:rFonts w:ascii="Vadana" w:hAnsi="Vadana"/>
          <w:sz w:val="24"/>
          <w:szCs w:val="24"/>
          <w:lang w:val="en-US"/>
        </w:rPr>
        <w:t>dificulties</w:t>
      </w:r>
      <w:proofErr w:type="spellEnd"/>
      <w:r w:rsidR="00BB7E08" w:rsidRPr="00CC77B1">
        <w:rPr>
          <w:rFonts w:ascii="Vadana" w:hAnsi="Vadana"/>
          <w:sz w:val="24"/>
          <w:szCs w:val="24"/>
          <w:lang w:val="en-US"/>
        </w:rPr>
        <w:t xml:space="preserve"> in building flexible network and it can easily be blocked by other. </w:t>
      </w:r>
      <w:proofErr w:type="spellStart"/>
      <w:r w:rsidR="00BB7E08" w:rsidRPr="00CC77B1">
        <w:rPr>
          <w:rFonts w:ascii="Vadana" w:hAnsi="Vadana"/>
          <w:sz w:val="24"/>
          <w:szCs w:val="24"/>
          <w:lang w:val="en-US"/>
        </w:rPr>
        <w:t>Wifi</w:t>
      </w:r>
      <w:proofErr w:type="spellEnd"/>
      <w:r w:rsidR="00BB7E08" w:rsidRPr="00CC77B1">
        <w:rPr>
          <w:rFonts w:ascii="Vadana" w:hAnsi="Vadana"/>
          <w:sz w:val="24"/>
          <w:szCs w:val="24"/>
          <w:lang w:val="en-US"/>
        </w:rPr>
        <w:t xml:space="preserve"> has high speed transmitting rate, effective communication range but it is costly and consume more </w:t>
      </w:r>
      <w:r w:rsidR="00BB7E08" w:rsidRPr="00CC77B1">
        <w:rPr>
          <w:rFonts w:ascii="Vadana" w:hAnsi="Vadana"/>
          <w:sz w:val="24"/>
          <w:szCs w:val="24"/>
          <w:lang w:val="en-US"/>
        </w:rPr>
        <w:lastRenderedPageBreak/>
        <w:t xml:space="preserve">power hence </w:t>
      </w:r>
      <w:r w:rsidR="002B442C" w:rsidRPr="00CC77B1">
        <w:rPr>
          <w:rFonts w:ascii="Vadana" w:hAnsi="Vadana"/>
          <w:sz w:val="24"/>
          <w:szCs w:val="24"/>
          <w:lang w:val="en-US"/>
        </w:rPr>
        <w:t>it’s</w:t>
      </w:r>
      <w:r w:rsidR="00BB7E08" w:rsidRPr="00CC77B1">
        <w:rPr>
          <w:rFonts w:ascii="Vadana" w:hAnsi="Vadana"/>
          <w:sz w:val="24"/>
          <w:szCs w:val="24"/>
          <w:lang w:val="en-US"/>
        </w:rPr>
        <w:t xml:space="preserve"> not suitable for longtime working networks. Bluetooth device only allows seven slaves to be connected to it. On the other hand </w:t>
      </w:r>
      <w:proofErr w:type="spellStart"/>
      <w:r w:rsidR="00BB7E08" w:rsidRPr="00CC77B1">
        <w:rPr>
          <w:rFonts w:ascii="Vadana" w:hAnsi="Vadana"/>
          <w:sz w:val="24"/>
          <w:szCs w:val="24"/>
          <w:lang w:val="en-US"/>
        </w:rPr>
        <w:t>Zigbee</w:t>
      </w:r>
      <w:proofErr w:type="spellEnd"/>
      <w:r w:rsidR="00BB7E08" w:rsidRPr="00CC77B1">
        <w:rPr>
          <w:rFonts w:ascii="Vadana" w:hAnsi="Vadana"/>
          <w:sz w:val="24"/>
          <w:szCs w:val="24"/>
          <w:lang w:val="en-US"/>
        </w:rPr>
        <w:t xml:space="preserve"> can be used for effective communication network </w:t>
      </w:r>
      <w:proofErr w:type="gramStart"/>
      <w:r w:rsidR="00BB7E08" w:rsidRPr="00CC77B1">
        <w:rPr>
          <w:rFonts w:ascii="Vadana" w:hAnsi="Vadana"/>
          <w:sz w:val="24"/>
          <w:szCs w:val="24"/>
          <w:lang w:val="en-US"/>
        </w:rPr>
        <w:t>and  low</w:t>
      </w:r>
      <w:proofErr w:type="gramEnd"/>
      <w:r w:rsidR="00BB7E08" w:rsidRPr="00CC77B1">
        <w:rPr>
          <w:rFonts w:ascii="Vadana" w:hAnsi="Vadana"/>
          <w:sz w:val="24"/>
          <w:szCs w:val="24"/>
          <w:lang w:val="en-US"/>
        </w:rPr>
        <w:t xml:space="preserve"> power consumption </w:t>
      </w:r>
      <w:r w:rsidR="00396D0C" w:rsidRPr="00CC77B1">
        <w:rPr>
          <w:rFonts w:ascii="Vadana" w:hAnsi="Vadana"/>
          <w:sz w:val="24"/>
          <w:szCs w:val="24"/>
          <w:lang w:val="en-US"/>
        </w:rPr>
        <w:t xml:space="preserve">. </w:t>
      </w:r>
      <w:r w:rsidR="00704B74" w:rsidRPr="00CC77B1">
        <w:rPr>
          <w:rFonts w:ascii="Vadana" w:hAnsi="Vadana"/>
          <w:sz w:val="24"/>
          <w:szCs w:val="24"/>
          <w:lang w:val="en-US"/>
        </w:rPr>
        <w:t xml:space="preserve">The two </w:t>
      </w:r>
      <w:proofErr w:type="spellStart"/>
      <w:r w:rsidR="00704B74" w:rsidRPr="00CC77B1">
        <w:rPr>
          <w:rFonts w:ascii="Vadana" w:hAnsi="Vadana"/>
          <w:sz w:val="24"/>
          <w:szCs w:val="24"/>
          <w:lang w:val="en-US"/>
        </w:rPr>
        <w:t>Zigbees</w:t>
      </w:r>
      <w:proofErr w:type="spellEnd"/>
      <w:r w:rsidR="00704B74" w:rsidRPr="00CC77B1">
        <w:rPr>
          <w:rFonts w:ascii="Vadana" w:hAnsi="Vadana"/>
          <w:sz w:val="24"/>
          <w:szCs w:val="24"/>
          <w:lang w:val="en-US"/>
        </w:rPr>
        <w:t xml:space="preserve"> communicating</w:t>
      </w:r>
      <w:r w:rsidR="00591F8D" w:rsidRPr="00CC77B1">
        <w:rPr>
          <w:rFonts w:ascii="Vadana" w:hAnsi="Vadana"/>
          <w:sz w:val="24"/>
          <w:szCs w:val="24"/>
          <w:lang w:val="en-US"/>
        </w:rPr>
        <w:t xml:space="preserve"> with each other effectively and Gateway receives the distance in cm</w:t>
      </w:r>
      <w:r w:rsidR="003E7D17" w:rsidRPr="00CC77B1">
        <w:rPr>
          <w:rFonts w:ascii="Vadana" w:hAnsi="Vadana"/>
          <w:sz w:val="24"/>
          <w:szCs w:val="24"/>
          <w:lang w:val="en-US"/>
        </w:rPr>
        <w:t>.</w:t>
      </w:r>
    </w:p>
    <w:p w:rsidR="00D20B6B" w:rsidRPr="00CC77B1" w:rsidRDefault="0036075B" w:rsidP="00D20B6B">
      <w:pPr>
        <w:keepNext/>
        <w:spacing w:line="360" w:lineRule="auto"/>
        <w:jc w:val="center"/>
        <w:rPr>
          <w:rFonts w:ascii="Vadana" w:hAnsi="Vadana"/>
          <w:sz w:val="24"/>
          <w:szCs w:val="24"/>
        </w:rPr>
      </w:pPr>
      <w:r w:rsidRPr="00CC77B1">
        <w:rPr>
          <w:rFonts w:ascii="Vadana" w:hAnsi="Vadana"/>
          <w:noProof/>
          <w:snapToGrid/>
          <w:sz w:val="24"/>
          <w:szCs w:val="24"/>
          <w:lang w:val="en-US"/>
        </w:rPr>
        <w:drawing>
          <wp:inline distT="0" distB="0" distL="0" distR="0" wp14:anchorId="15CEA405" wp14:editId="337719E0">
            <wp:extent cx="4027212" cy="362359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7276.JPG"/>
                    <pic:cNvPicPr/>
                  </pic:nvPicPr>
                  <pic:blipFill rotWithShape="1">
                    <a:blip r:embed="rId11" cstate="print">
                      <a:extLst>
                        <a:ext uri="{28A0092B-C50C-407E-A947-70E740481C1C}">
                          <a14:useLocalDpi xmlns:a14="http://schemas.microsoft.com/office/drawing/2010/main" val="0"/>
                        </a:ext>
                      </a:extLst>
                    </a:blip>
                    <a:srcRect l="8540" r="8100"/>
                    <a:stretch/>
                  </pic:blipFill>
                  <pic:spPr bwMode="auto">
                    <a:xfrm rot="10800000">
                      <a:off x="0" y="0"/>
                      <a:ext cx="4032873" cy="3628687"/>
                    </a:xfrm>
                    <a:prstGeom prst="rect">
                      <a:avLst/>
                    </a:prstGeom>
                    <a:ln>
                      <a:noFill/>
                    </a:ln>
                    <a:extLst>
                      <a:ext uri="{53640926-AAD7-44D8-BBD7-CCE9431645EC}">
                        <a14:shadowObscured xmlns:a14="http://schemas.microsoft.com/office/drawing/2010/main"/>
                      </a:ext>
                    </a:extLst>
                  </pic:spPr>
                </pic:pic>
              </a:graphicData>
            </a:graphic>
          </wp:inline>
        </w:drawing>
      </w:r>
    </w:p>
    <w:p w:rsidR="0036075B" w:rsidRPr="00CC77B1" w:rsidRDefault="00D20B6B" w:rsidP="00D20B6B">
      <w:pPr>
        <w:pStyle w:val="Caption"/>
        <w:jc w:val="center"/>
        <w:rPr>
          <w:rFonts w:ascii="Vadana" w:hAnsi="Vadana"/>
          <w:sz w:val="24"/>
          <w:szCs w:val="24"/>
          <w:lang w:val="en-US"/>
        </w:rPr>
      </w:pPr>
      <w:r w:rsidRPr="00CC77B1">
        <w:rPr>
          <w:rFonts w:ascii="Vadana" w:hAnsi="Vadana"/>
          <w:sz w:val="24"/>
          <w:szCs w:val="24"/>
        </w:rPr>
        <w:t xml:space="preserve">Figure </w:t>
      </w:r>
      <w:r w:rsidRPr="00CC77B1">
        <w:rPr>
          <w:rFonts w:ascii="Vadana" w:hAnsi="Vadana"/>
          <w:sz w:val="24"/>
          <w:szCs w:val="24"/>
        </w:rPr>
        <w:fldChar w:fldCharType="begin"/>
      </w:r>
      <w:r w:rsidRPr="00CC77B1">
        <w:rPr>
          <w:rFonts w:ascii="Vadana" w:hAnsi="Vadana"/>
          <w:sz w:val="24"/>
          <w:szCs w:val="24"/>
        </w:rPr>
        <w:instrText xml:space="preserve"> SEQ Figure \* ARABIC </w:instrText>
      </w:r>
      <w:r w:rsidRPr="00CC77B1">
        <w:rPr>
          <w:rFonts w:ascii="Vadana" w:hAnsi="Vadana"/>
          <w:sz w:val="24"/>
          <w:szCs w:val="24"/>
        </w:rPr>
        <w:fldChar w:fldCharType="separate"/>
      </w:r>
      <w:r w:rsidR="000C4E18" w:rsidRPr="00CC77B1">
        <w:rPr>
          <w:rFonts w:ascii="Vadana" w:hAnsi="Vadana"/>
          <w:noProof/>
          <w:sz w:val="24"/>
          <w:szCs w:val="24"/>
        </w:rPr>
        <w:t>4</w:t>
      </w:r>
      <w:r w:rsidRPr="00CC77B1">
        <w:rPr>
          <w:rFonts w:ascii="Vadana" w:hAnsi="Vadana"/>
          <w:sz w:val="24"/>
          <w:szCs w:val="24"/>
        </w:rPr>
        <w:fldChar w:fldCharType="end"/>
      </w:r>
      <w:r w:rsidRPr="00CC77B1">
        <w:rPr>
          <w:rFonts w:ascii="Vadana" w:hAnsi="Vadana"/>
          <w:sz w:val="24"/>
          <w:szCs w:val="24"/>
        </w:rPr>
        <w:t xml:space="preserve"> Transmitting board</w:t>
      </w:r>
    </w:p>
    <w:p w:rsidR="00591F8D" w:rsidRPr="00CC77B1" w:rsidRDefault="00591F8D" w:rsidP="00D20B6B">
      <w:pPr>
        <w:spacing w:line="360" w:lineRule="auto"/>
        <w:rPr>
          <w:rFonts w:ascii="Vadana" w:hAnsi="Vadana"/>
          <w:sz w:val="24"/>
          <w:szCs w:val="24"/>
          <w:lang w:val="en-US"/>
        </w:rPr>
      </w:pPr>
    </w:p>
    <w:p w:rsidR="00591F8D" w:rsidRPr="00CC77B1" w:rsidRDefault="00591F8D" w:rsidP="00D20B6B">
      <w:pPr>
        <w:spacing w:line="360" w:lineRule="auto"/>
        <w:rPr>
          <w:rFonts w:ascii="Vadana" w:hAnsi="Vadana"/>
          <w:sz w:val="24"/>
          <w:szCs w:val="24"/>
          <w:lang w:val="en-US"/>
        </w:rPr>
      </w:pPr>
      <w:r w:rsidRPr="00CC77B1">
        <w:rPr>
          <w:rFonts w:ascii="Vadana" w:hAnsi="Vadana"/>
          <w:sz w:val="24"/>
          <w:szCs w:val="24"/>
          <w:lang w:val="en-US"/>
        </w:rPr>
        <w:t xml:space="preserve">On the other hand, the connection on the receiving board consist of light dependent resistor (LDR) connected to 10k-ohm resistor and connected to Analogue interface pin, the buzzer and LCD are connected as shown on the figure below. </w:t>
      </w:r>
    </w:p>
    <w:p w:rsidR="008D5E1E" w:rsidRPr="00CC77B1" w:rsidRDefault="008D5E1E" w:rsidP="00D20B6B">
      <w:pPr>
        <w:spacing w:line="360" w:lineRule="auto"/>
        <w:rPr>
          <w:rFonts w:ascii="Vadana" w:hAnsi="Vadana"/>
          <w:sz w:val="24"/>
          <w:szCs w:val="24"/>
          <w:lang w:val="en-US"/>
        </w:rPr>
      </w:pPr>
    </w:p>
    <w:p w:rsidR="00D20B6B" w:rsidRPr="00CC77B1" w:rsidRDefault="00905E85" w:rsidP="00D20B6B">
      <w:pPr>
        <w:keepNext/>
        <w:spacing w:line="360" w:lineRule="auto"/>
        <w:jc w:val="center"/>
        <w:rPr>
          <w:rFonts w:ascii="Vadana" w:hAnsi="Vadana"/>
          <w:sz w:val="24"/>
          <w:szCs w:val="24"/>
        </w:rPr>
      </w:pPr>
      <w:r w:rsidRPr="00CC77B1">
        <w:rPr>
          <w:rFonts w:ascii="Vadana" w:hAnsi="Vadana"/>
          <w:noProof/>
          <w:snapToGrid/>
          <w:sz w:val="24"/>
          <w:szCs w:val="24"/>
          <w:lang w:val="en-US"/>
        </w:rPr>
        <w:lastRenderedPageBreak/>
        <w:drawing>
          <wp:inline distT="0" distB="0" distL="0" distR="0" wp14:anchorId="7B2879D8" wp14:editId="5AD73AA5">
            <wp:extent cx="4316819" cy="29720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PDTHOPI941B8G2.LARGE.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320453" cy="2974531"/>
                    </a:xfrm>
                    <a:prstGeom prst="rect">
                      <a:avLst/>
                    </a:prstGeom>
                  </pic:spPr>
                </pic:pic>
              </a:graphicData>
            </a:graphic>
          </wp:inline>
        </w:drawing>
      </w:r>
    </w:p>
    <w:p w:rsidR="003E7D17" w:rsidRPr="00CC77B1" w:rsidRDefault="00D20B6B" w:rsidP="00D20B6B">
      <w:pPr>
        <w:pStyle w:val="Caption"/>
        <w:jc w:val="center"/>
        <w:rPr>
          <w:rFonts w:ascii="Vadana" w:hAnsi="Vadana"/>
          <w:sz w:val="24"/>
          <w:szCs w:val="24"/>
          <w:lang w:val="en-US"/>
        </w:rPr>
      </w:pPr>
      <w:r w:rsidRPr="00CC77B1">
        <w:rPr>
          <w:rFonts w:ascii="Vadana" w:hAnsi="Vadana"/>
          <w:sz w:val="24"/>
          <w:szCs w:val="24"/>
        </w:rPr>
        <w:t xml:space="preserve">Figure </w:t>
      </w:r>
      <w:r w:rsidRPr="00CC77B1">
        <w:rPr>
          <w:rFonts w:ascii="Vadana" w:hAnsi="Vadana"/>
          <w:sz w:val="24"/>
          <w:szCs w:val="24"/>
        </w:rPr>
        <w:fldChar w:fldCharType="begin"/>
      </w:r>
      <w:r w:rsidRPr="00CC77B1">
        <w:rPr>
          <w:rFonts w:ascii="Vadana" w:hAnsi="Vadana"/>
          <w:sz w:val="24"/>
          <w:szCs w:val="24"/>
        </w:rPr>
        <w:instrText xml:space="preserve"> SEQ Figure \* ARABIC </w:instrText>
      </w:r>
      <w:r w:rsidRPr="00CC77B1">
        <w:rPr>
          <w:rFonts w:ascii="Vadana" w:hAnsi="Vadana"/>
          <w:sz w:val="24"/>
          <w:szCs w:val="24"/>
        </w:rPr>
        <w:fldChar w:fldCharType="separate"/>
      </w:r>
      <w:r w:rsidR="000C4E18" w:rsidRPr="00CC77B1">
        <w:rPr>
          <w:rFonts w:ascii="Vadana" w:hAnsi="Vadana"/>
          <w:noProof/>
          <w:sz w:val="24"/>
          <w:szCs w:val="24"/>
        </w:rPr>
        <w:t>5</w:t>
      </w:r>
      <w:r w:rsidRPr="00CC77B1">
        <w:rPr>
          <w:rFonts w:ascii="Vadana" w:hAnsi="Vadana"/>
          <w:sz w:val="24"/>
          <w:szCs w:val="24"/>
        </w:rPr>
        <w:fldChar w:fldCharType="end"/>
      </w:r>
      <w:r w:rsidRPr="00CC77B1">
        <w:rPr>
          <w:rFonts w:ascii="Vadana" w:hAnsi="Vadana"/>
          <w:sz w:val="24"/>
          <w:szCs w:val="24"/>
        </w:rPr>
        <w:t xml:space="preserve"> Circuit connection </w:t>
      </w:r>
      <w:r w:rsidRPr="00CC77B1">
        <w:rPr>
          <w:rFonts w:ascii="Vadana" w:hAnsi="Vadana" w:cstheme="majorBidi"/>
          <w:b w:val="0"/>
          <w:color w:val="auto"/>
          <w:sz w:val="24"/>
          <w:szCs w:val="24"/>
          <w:lang w:val="en-US"/>
        </w:rPr>
        <w:fldChar w:fldCharType="begin" w:fldLock="1"/>
      </w:r>
      <w:r w:rsidRPr="00CC77B1">
        <w:rPr>
          <w:rFonts w:ascii="Vadana" w:hAnsi="Vadana" w:cstheme="majorBidi"/>
          <w:b w:val="0"/>
          <w:color w:val="auto"/>
          <w:sz w:val="24"/>
          <w:szCs w:val="24"/>
          <w:lang w:val="en-US"/>
        </w:rPr>
        <w:instrText>ADDIN CSL_CITATION {"citationItems":[{"id":"ITEM-1","itemData":{"URL":"https://www.robot-electronics.co.uk/htm/srf05tech.htm","author":[{"dropping-particle":"","family":"Robot-electronics","given":"","non-dropping-particle":"","parse-names":false,"suffix":""}],"id":"ITEM-1","issued":{"date-parts":[["2018"]]},"title":"SRF05 - Ultra-Sonic Ranger Technical Specification","type":"webpage"},"uris":["http://www.mendeley.com/documents/?uuid=6149db26-9896-4e03-bab6-426d7c82b380"]}],"mendeley":{"formattedCitation":"(Robot-electronics, 2018)","plainTextFormattedCitation":"(Robot-electronics, 2018)"},"properties":{"noteIndex":0},"schema":"https://github.com/citation-style-language/schema/raw/master/csl-citation.json"}</w:instrText>
      </w:r>
      <w:r w:rsidRPr="00CC77B1">
        <w:rPr>
          <w:rFonts w:ascii="Vadana" w:hAnsi="Vadana" w:cstheme="majorBidi"/>
          <w:b w:val="0"/>
          <w:color w:val="auto"/>
          <w:sz w:val="24"/>
          <w:szCs w:val="24"/>
          <w:lang w:val="en-US"/>
        </w:rPr>
        <w:fldChar w:fldCharType="separate"/>
      </w:r>
      <w:r w:rsidRPr="00CC77B1">
        <w:rPr>
          <w:rFonts w:ascii="Vadana" w:hAnsi="Vadana" w:cstheme="majorBidi"/>
          <w:b w:val="0"/>
          <w:noProof/>
          <w:color w:val="auto"/>
          <w:sz w:val="24"/>
          <w:szCs w:val="24"/>
          <w:lang w:val="en-US"/>
        </w:rPr>
        <w:t>(Robot-electronics, 2018)</w:t>
      </w:r>
      <w:r w:rsidRPr="00CC77B1">
        <w:rPr>
          <w:rFonts w:ascii="Vadana" w:hAnsi="Vadana" w:cstheme="majorBidi"/>
          <w:b w:val="0"/>
          <w:color w:val="auto"/>
          <w:sz w:val="24"/>
          <w:szCs w:val="24"/>
          <w:lang w:val="en-US"/>
        </w:rPr>
        <w:fldChar w:fldCharType="end"/>
      </w:r>
    </w:p>
    <w:p w:rsidR="007D69DD" w:rsidRPr="00CC77B1" w:rsidRDefault="003E7D17" w:rsidP="000C4E18">
      <w:pPr>
        <w:pStyle w:val="Heading1"/>
        <w:rPr>
          <w:rFonts w:ascii="Vadana" w:hAnsi="Vadana"/>
          <w:sz w:val="24"/>
          <w:szCs w:val="24"/>
        </w:rPr>
      </w:pPr>
      <w:bookmarkStart w:id="15" w:name="_Toc515489521"/>
      <w:r w:rsidRPr="00CC77B1">
        <w:rPr>
          <w:rFonts w:ascii="Vadana" w:hAnsi="Vadana"/>
          <w:sz w:val="24"/>
          <w:szCs w:val="24"/>
        </w:rPr>
        <w:t>Result and discussion</w:t>
      </w:r>
      <w:bookmarkEnd w:id="15"/>
      <w:r w:rsidRPr="00CC77B1">
        <w:rPr>
          <w:rFonts w:ascii="Vadana" w:hAnsi="Vadana"/>
          <w:sz w:val="24"/>
          <w:szCs w:val="24"/>
        </w:rPr>
        <w:t xml:space="preserve"> </w:t>
      </w:r>
    </w:p>
    <w:p w:rsidR="0036075B" w:rsidRPr="00CC77B1" w:rsidRDefault="0036075B" w:rsidP="00D20B6B">
      <w:pPr>
        <w:spacing w:line="360" w:lineRule="auto"/>
        <w:rPr>
          <w:rFonts w:ascii="Vadana" w:hAnsi="Vadana"/>
          <w:sz w:val="24"/>
          <w:szCs w:val="24"/>
        </w:rPr>
      </w:pPr>
    </w:p>
    <w:p w:rsidR="00D20B6B" w:rsidRPr="00CC77B1" w:rsidRDefault="0036075B" w:rsidP="00D20B6B">
      <w:pPr>
        <w:keepNext/>
        <w:spacing w:line="360" w:lineRule="auto"/>
        <w:jc w:val="center"/>
        <w:rPr>
          <w:rFonts w:ascii="Vadana" w:hAnsi="Vadana"/>
          <w:sz w:val="24"/>
          <w:szCs w:val="24"/>
        </w:rPr>
      </w:pPr>
      <w:r w:rsidRPr="00CC77B1">
        <w:rPr>
          <w:rFonts w:ascii="Vadana" w:hAnsi="Vadana"/>
          <w:noProof/>
          <w:snapToGrid/>
          <w:sz w:val="24"/>
          <w:szCs w:val="24"/>
          <w:lang w:val="en-US"/>
        </w:rPr>
        <w:drawing>
          <wp:inline distT="0" distB="0" distL="0" distR="0" wp14:anchorId="0DF1AA6E" wp14:editId="0B23F350">
            <wp:extent cx="4210493" cy="3402078"/>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7277.JPG"/>
                    <pic:cNvPicPr/>
                  </pic:nvPicPr>
                  <pic:blipFill rotWithShape="1">
                    <a:blip r:embed="rId13" cstate="print">
                      <a:extLst>
                        <a:ext uri="{28A0092B-C50C-407E-A947-70E740481C1C}">
                          <a14:useLocalDpi xmlns:a14="http://schemas.microsoft.com/office/drawing/2010/main" val="0"/>
                        </a:ext>
                      </a:extLst>
                    </a:blip>
                    <a:srcRect l="2971" r="4200"/>
                    <a:stretch/>
                  </pic:blipFill>
                  <pic:spPr bwMode="auto">
                    <a:xfrm>
                      <a:off x="0" y="0"/>
                      <a:ext cx="4216348" cy="3406809"/>
                    </a:xfrm>
                    <a:prstGeom prst="rect">
                      <a:avLst/>
                    </a:prstGeom>
                    <a:ln>
                      <a:noFill/>
                    </a:ln>
                    <a:extLst>
                      <a:ext uri="{53640926-AAD7-44D8-BBD7-CCE9431645EC}">
                        <a14:shadowObscured xmlns:a14="http://schemas.microsoft.com/office/drawing/2010/main"/>
                      </a:ext>
                    </a:extLst>
                  </pic:spPr>
                </pic:pic>
              </a:graphicData>
            </a:graphic>
          </wp:inline>
        </w:drawing>
      </w:r>
    </w:p>
    <w:p w:rsidR="0036075B" w:rsidRPr="00CC77B1" w:rsidRDefault="00D20B6B" w:rsidP="00D20B6B">
      <w:pPr>
        <w:pStyle w:val="Caption"/>
        <w:jc w:val="center"/>
        <w:rPr>
          <w:rFonts w:ascii="Vadana" w:hAnsi="Vadana"/>
          <w:sz w:val="24"/>
          <w:szCs w:val="24"/>
        </w:rPr>
      </w:pPr>
      <w:r w:rsidRPr="00CC77B1">
        <w:rPr>
          <w:rFonts w:ascii="Vadana" w:hAnsi="Vadana"/>
          <w:sz w:val="24"/>
          <w:szCs w:val="24"/>
        </w:rPr>
        <w:t xml:space="preserve">Figure </w:t>
      </w:r>
      <w:r w:rsidRPr="00CC77B1">
        <w:rPr>
          <w:rFonts w:ascii="Vadana" w:hAnsi="Vadana"/>
          <w:sz w:val="24"/>
          <w:szCs w:val="24"/>
        </w:rPr>
        <w:fldChar w:fldCharType="begin"/>
      </w:r>
      <w:r w:rsidRPr="00CC77B1">
        <w:rPr>
          <w:rFonts w:ascii="Vadana" w:hAnsi="Vadana"/>
          <w:sz w:val="24"/>
          <w:szCs w:val="24"/>
        </w:rPr>
        <w:instrText xml:space="preserve"> SEQ Figure \* ARABIC </w:instrText>
      </w:r>
      <w:r w:rsidRPr="00CC77B1">
        <w:rPr>
          <w:rFonts w:ascii="Vadana" w:hAnsi="Vadana"/>
          <w:sz w:val="24"/>
          <w:szCs w:val="24"/>
        </w:rPr>
        <w:fldChar w:fldCharType="separate"/>
      </w:r>
      <w:r w:rsidR="000C4E18" w:rsidRPr="00CC77B1">
        <w:rPr>
          <w:rFonts w:ascii="Vadana" w:hAnsi="Vadana"/>
          <w:noProof/>
          <w:sz w:val="24"/>
          <w:szCs w:val="24"/>
        </w:rPr>
        <w:t>6</w:t>
      </w:r>
      <w:r w:rsidRPr="00CC77B1">
        <w:rPr>
          <w:rFonts w:ascii="Vadana" w:hAnsi="Vadana"/>
          <w:sz w:val="24"/>
          <w:szCs w:val="24"/>
        </w:rPr>
        <w:fldChar w:fldCharType="end"/>
      </w:r>
      <w:r w:rsidRPr="00CC77B1">
        <w:rPr>
          <w:rFonts w:ascii="Vadana" w:hAnsi="Vadana"/>
          <w:sz w:val="24"/>
          <w:szCs w:val="24"/>
        </w:rPr>
        <w:t xml:space="preserve"> </w:t>
      </w:r>
      <w:proofErr w:type="spellStart"/>
      <w:r w:rsidRPr="00CC77B1">
        <w:rPr>
          <w:rFonts w:ascii="Vadana" w:hAnsi="Vadana"/>
          <w:sz w:val="24"/>
          <w:szCs w:val="24"/>
        </w:rPr>
        <w:t>Recieving</w:t>
      </w:r>
      <w:proofErr w:type="spellEnd"/>
      <w:r w:rsidRPr="00CC77B1">
        <w:rPr>
          <w:rFonts w:ascii="Vadana" w:hAnsi="Vadana"/>
          <w:sz w:val="24"/>
          <w:szCs w:val="24"/>
        </w:rPr>
        <w:t xml:space="preserve"> board</w:t>
      </w:r>
    </w:p>
    <w:p w:rsidR="000D3552" w:rsidRPr="00CC77B1" w:rsidRDefault="000D3552" w:rsidP="00D20B6B">
      <w:pPr>
        <w:suppressAutoHyphens w:val="0"/>
        <w:autoSpaceDE w:val="0"/>
        <w:autoSpaceDN w:val="0"/>
        <w:adjustRightInd w:val="0"/>
        <w:spacing w:line="360" w:lineRule="auto"/>
        <w:rPr>
          <w:rFonts w:ascii="Vadana" w:hAnsi="Vadana" w:cs="Tahoma"/>
          <w:sz w:val="24"/>
          <w:szCs w:val="24"/>
        </w:rPr>
      </w:pPr>
    </w:p>
    <w:p w:rsidR="00FD1ED7" w:rsidRPr="00CC77B1" w:rsidRDefault="00FD1ED7" w:rsidP="00D20B6B">
      <w:pPr>
        <w:suppressAutoHyphens w:val="0"/>
        <w:autoSpaceDE w:val="0"/>
        <w:autoSpaceDN w:val="0"/>
        <w:adjustRightInd w:val="0"/>
        <w:spacing w:line="360" w:lineRule="auto"/>
        <w:rPr>
          <w:rFonts w:ascii="Vadana" w:hAnsi="Vadana"/>
          <w:sz w:val="24"/>
          <w:szCs w:val="24"/>
        </w:rPr>
      </w:pPr>
      <w:r w:rsidRPr="00CC77B1">
        <w:rPr>
          <w:rFonts w:ascii="Vadana" w:hAnsi="Vadana" w:cs="Tahoma"/>
          <w:sz w:val="24"/>
          <w:szCs w:val="24"/>
        </w:rPr>
        <w:t xml:space="preserve">This section presents are result of the experiment carried out between sending board and receiving board. Board B acts as </w:t>
      </w:r>
      <w:r w:rsidRPr="00CC77B1">
        <w:rPr>
          <w:rFonts w:ascii="Vadana" w:hAnsi="Vadana"/>
          <w:sz w:val="24"/>
          <w:szCs w:val="24"/>
        </w:rPr>
        <w:t>coordinator, and is the first node to be connected to the network</w:t>
      </w:r>
      <w:r w:rsidR="000D3552" w:rsidRPr="00CC77B1">
        <w:rPr>
          <w:rFonts w:ascii="Vadana" w:hAnsi="Vadana"/>
          <w:sz w:val="24"/>
          <w:szCs w:val="24"/>
        </w:rPr>
        <w:t>, board A is the router</w:t>
      </w:r>
      <w:r w:rsidRPr="00CC77B1">
        <w:rPr>
          <w:rFonts w:ascii="Vadana" w:hAnsi="Vadana"/>
          <w:sz w:val="24"/>
          <w:szCs w:val="24"/>
        </w:rPr>
        <w:t xml:space="preserve">. Conditions were written </w:t>
      </w:r>
      <w:r w:rsidR="000D3552" w:rsidRPr="00CC77B1">
        <w:rPr>
          <w:rFonts w:ascii="Vadana" w:hAnsi="Vadana"/>
          <w:sz w:val="24"/>
          <w:szCs w:val="24"/>
        </w:rPr>
        <w:t xml:space="preserve">for board B </w:t>
      </w:r>
      <w:r w:rsidRPr="00CC77B1">
        <w:rPr>
          <w:rFonts w:ascii="Vadana" w:hAnsi="Vadana"/>
          <w:sz w:val="24"/>
          <w:szCs w:val="24"/>
        </w:rPr>
        <w:t xml:space="preserve">to </w:t>
      </w:r>
      <w:r w:rsidR="000D3552" w:rsidRPr="00CC77B1">
        <w:rPr>
          <w:rFonts w:ascii="Vadana" w:hAnsi="Vadana"/>
          <w:sz w:val="24"/>
          <w:szCs w:val="24"/>
        </w:rPr>
        <w:t xml:space="preserve">be </w:t>
      </w:r>
      <w:r w:rsidRPr="00CC77B1">
        <w:rPr>
          <w:rFonts w:ascii="Vadana" w:hAnsi="Vadana"/>
          <w:sz w:val="24"/>
          <w:szCs w:val="24"/>
        </w:rPr>
        <w:t>send</w:t>
      </w:r>
      <w:r w:rsidR="000D3552" w:rsidRPr="00CC77B1">
        <w:rPr>
          <w:rFonts w:ascii="Vadana" w:hAnsi="Vadana"/>
          <w:sz w:val="24"/>
          <w:szCs w:val="24"/>
        </w:rPr>
        <w:t>ing “n”</w:t>
      </w:r>
      <w:r w:rsidRPr="00CC77B1">
        <w:rPr>
          <w:rFonts w:ascii="Vadana" w:hAnsi="Vadana"/>
          <w:sz w:val="24"/>
          <w:szCs w:val="24"/>
        </w:rPr>
        <w:t xml:space="preserve"> if the range finde</w:t>
      </w:r>
      <w:r w:rsidR="000D3552" w:rsidRPr="00CC77B1">
        <w:rPr>
          <w:rFonts w:ascii="Vadana" w:hAnsi="Vadana"/>
          <w:sz w:val="24"/>
          <w:szCs w:val="24"/>
        </w:rPr>
        <w:t xml:space="preserve">r distance is greater than </w:t>
      </w:r>
      <w:proofErr w:type="gramStart"/>
      <w:r w:rsidR="000D3552" w:rsidRPr="00CC77B1">
        <w:rPr>
          <w:rFonts w:ascii="Vadana" w:hAnsi="Vadana"/>
          <w:sz w:val="24"/>
          <w:szCs w:val="24"/>
        </w:rPr>
        <w:t xml:space="preserve">500cm </w:t>
      </w:r>
      <w:r w:rsidRPr="00CC77B1">
        <w:rPr>
          <w:rFonts w:ascii="Vadana" w:hAnsi="Vadana"/>
          <w:sz w:val="24"/>
          <w:szCs w:val="24"/>
        </w:rPr>
        <w:t xml:space="preserve"> and</w:t>
      </w:r>
      <w:proofErr w:type="gramEnd"/>
      <w:r w:rsidRPr="00CC77B1">
        <w:rPr>
          <w:rFonts w:ascii="Vadana" w:hAnsi="Vadana"/>
          <w:sz w:val="24"/>
          <w:szCs w:val="24"/>
        </w:rPr>
        <w:t xml:space="preserve"> to transmit </w:t>
      </w:r>
      <w:r w:rsidR="000D3552" w:rsidRPr="00CC77B1">
        <w:rPr>
          <w:rFonts w:ascii="Vadana" w:hAnsi="Vadana"/>
          <w:sz w:val="24"/>
          <w:szCs w:val="24"/>
        </w:rPr>
        <w:t xml:space="preserve">“e” if the distance is less than </w:t>
      </w:r>
      <w:r w:rsidR="000D3552" w:rsidRPr="00CC77B1">
        <w:rPr>
          <w:rFonts w:ascii="Vadana" w:hAnsi="Vadana"/>
          <w:sz w:val="24"/>
          <w:szCs w:val="24"/>
        </w:rPr>
        <w:lastRenderedPageBreak/>
        <w:t>500cm.</w:t>
      </w:r>
    </w:p>
    <w:p w:rsidR="000D3552" w:rsidRPr="00CC77B1" w:rsidRDefault="000D3552" w:rsidP="00D20B6B">
      <w:pPr>
        <w:suppressAutoHyphens w:val="0"/>
        <w:autoSpaceDE w:val="0"/>
        <w:autoSpaceDN w:val="0"/>
        <w:adjustRightInd w:val="0"/>
        <w:spacing w:line="360" w:lineRule="auto"/>
        <w:rPr>
          <w:rFonts w:ascii="Vadana" w:hAnsi="Vadana"/>
          <w:sz w:val="24"/>
          <w:szCs w:val="24"/>
        </w:rPr>
      </w:pPr>
      <w:r w:rsidRPr="00CC77B1">
        <w:rPr>
          <w:rFonts w:ascii="Vadana" w:hAnsi="Vadana"/>
          <w:sz w:val="24"/>
          <w:szCs w:val="24"/>
        </w:rPr>
        <w:t xml:space="preserve">As it can be seen on the board A in the figure green LED is on when the distance is normal mean the obstacle is not in the red zone. However when the object is close to </w:t>
      </w:r>
      <w:proofErr w:type="spellStart"/>
      <w:r w:rsidRPr="00CC77B1">
        <w:rPr>
          <w:rFonts w:ascii="Vadana" w:hAnsi="Vadana"/>
          <w:sz w:val="24"/>
          <w:szCs w:val="24"/>
        </w:rPr>
        <w:t>i.e</w:t>
      </w:r>
      <w:proofErr w:type="spellEnd"/>
      <w:r w:rsidRPr="00CC77B1">
        <w:rPr>
          <w:rFonts w:ascii="Vadana" w:hAnsi="Vadana"/>
          <w:sz w:val="24"/>
          <w:szCs w:val="24"/>
        </w:rPr>
        <w:t xml:space="preserve"> less than 500cm, red LED is light on and </w:t>
      </w:r>
      <w:proofErr w:type="spellStart"/>
      <w:r w:rsidRPr="00CC77B1">
        <w:rPr>
          <w:rFonts w:ascii="Vadana" w:hAnsi="Vadana"/>
          <w:sz w:val="24"/>
          <w:szCs w:val="24"/>
        </w:rPr>
        <w:t>bazzer</w:t>
      </w:r>
      <w:proofErr w:type="spellEnd"/>
      <w:r w:rsidRPr="00CC77B1">
        <w:rPr>
          <w:rFonts w:ascii="Vadana" w:hAnsi="Vadana"/>
          <w:sz w:val="24"/>
          <w:szCs w:val="24"/>
        </w:rPr>
        <w:t xml:space="preserve"> beef until the counter counts from 9 down to 0.</w:t>
      </w:r>
    </w:p>
    <w:p w:rsidR="00D20B6B" w:rsidRPr="00CC77B1" w:rsidRDefault="000D3552" w:rsidP="00D20B6B">
      <w:pPr>
        <w:keepNext/>
        <w:suppressAutoHyphens w:val="0"/>
        <w:autoSpaceDE w:val="0"/>
        <w:autoSpaceDN w:val="0"/>
        <w:adjustRightInd w:val="0"/>
        <w:spacing w:line="360" w:lineRule="auto"/>
        <w:ind w:left="720"/>
        <w:rPr>
          <w:rFonts w:ascii="Vadana" w:hAnsi="Vadana"/>
          <w:sz w:val="24"/>
          <w:szCs w:val="24"/>
        </w:rPr>
      </w:pPr>
      <w:r w:rsidRPr="00CC77B1">
        <w:rPr>
          <w:rFonts w:ascii="Vadana" w:hAnsi="Vadana"/>
          <w:noProof/>
          <w:snapToGrid/>
          <w:sz w:val="24"/>
          <w:szCs w:val="24"/>
          <w:lang w:val="en-US"/>
        </w:rPr>
        <w:drawing>
          <wp:inline distT="0" distB="0" distL="0" distR="0" wp14:anchorId="7D3A041F" wp14:editId="35BD2514">
            <wp:extent cx="4242391" cy="3636334"/>
            <wp:effectExtent l="0" t="0" r="635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7274.JPG"/>
                    <pic:cNvPicPr/>
                  </pic:nvPicPr>
                  <pic:blipFill rotWithShape="1">
                    <a:blip r:embed="rId14" cstate="print">
                      <a:extLst>
                        <a:ext uri="{28A0092B-C50C-407E-A947-70E740481C1C}">
                          <a14:useLocalDpi xmlns:a14="http://schemas.microsoft.com/office/drawing/2010/main" val="0"/>
                        </a:ext>
                      </a:extLst>
                    </a:blip>
                    <a:srcRect l="14296" t="6436" r="11626" b="8911"/>
                    <a:stretch/>
                  </pic:blipFill>
                  <pic:spPr bwMode="auto">
                    <a:xfrm>
                      <a:off x="0" y="0"/>
                      <a:ext cx="4245746" cy="3639209"/>
                    </a:xfrm>
                    <a:prstGeom prst="rect">
                      <a:avLst/>
                    </a:prstGeom>
                    <a:ln>
                      <a:noFill/>
                    </a:ln>
                    <a:extLst>
                      <a:ext uri="{53640926-AAD7-44D8-BBD7-CCE9431645EC}">
                        <a14:shadowObscured xmlns:a14="http://schemas.microsoft.com/office/drawing/2010/main"/>
                      </a:ext>
                    </a:extLst>
                  </pic:spPr>
                </pic:pic>
              </a:graphicData>
            </a:graphic>
          </wp:inline>
        </w:drawing>
      </w:r>
    </w:p>
    <w:p w:rsidR="00FD1ED7" w:rsidRPr="00CC77B1" w:rsidRDefault="00D20B6B" w:rsidP="00D20B6B">
      <w:pPr>
        <w:pStyle w:val="Caption"/>
        <w:jc w:val="center"/>
        <w:rPr>
          <w:rFonts w:ascii="Vadana" w:hAnsi="Vadana"/>
          <w:sz w:val="24"/>
          <w:szCs w:val="24"/>
        </w:rPr>
      </w:pPr>
      <w:r w:rsidRPr="00CC77B1">
        <w:rPr>
          <w:rFonts w:ascii="Vadana" w:hAnsi="Vadana"/>
          <w:sz w:val="24"/>
          <w:szCs w:val="24"/>
        </w:rPr>
        <w:t xml:space="preserve">Figure </w:t>
      </w:r>
      <w:r w:rsidRPr="00CC77B1">
        <w:rPr>
          <w:rFonts w:ascii="Vadana" w:hAnsi="Vadana"/>
          <w:sz w:val="24"/>
          <w:szCs w:val="24"/>
        </w:rPr>
        <w:fldChar w:fldCharType="begin"/>
      </w:r>
      <w:r w:rsidRPr="00CC77B1">
        <w:rPr>
          <w:rFonts w:ascii="Vadana" w:hAnsi="Vadana"/>
          <w:sz w:val="24"/>
          <w:szCs w:val="24"/>
        </w:rPr>
        <w:instrText xml:space="preserve"> SEQ Figure \* ARABIC </w:instrText>
      </w:r>
      <w:r w:rsidRPr="00CC77B1">
        <w:rPr>
          <w:rFonts w:ascii="Vadana" w:hAnsi="Vadana"/>
          <w:sz w:val="24"/>
          <w:szCs w:val="24"/>
        </w:rPr>
        <w:fldChar w:fldCharType="separate"/>
      </w:r>
      <w:r w:rsidR="000C4E18" w:rsidRPr="00CC77B1">
        <w:rPr>
          <w:rFonts w:ascii="Vadana" w:hAnsi="Vadana"/>
          <w:noProof/>
          <w:sz w:val="24"/>
          <w:szCs w:val="24"/>
        </w:rPr>
        <w:t>7</w:t>
      </w:r>
      <w:r w:rsidRPr="00CC77B1">
        <w:rPr>
          <w:rFonts w:ascii="Vadana" w:hAnsi="Vadana"/>
          <w:sz w:val="24"/>
          <w:szCs w:val="24"/>
        </w:rPr>
        <w:fldChar w:fldCharType="end"/>
      </w:r>
      <w:r w:rsidRPr="00CC77B1">
        <w:rPr>
          <w:rFonts w:ascii="Vadana" w:hAnsi="Vadana"/>
          <w:sz w:val="24"/>
          <w:szCs w:val="24"/>
        </w:rPr>
        <w:t xml:space="preserve"> Receiving board</w:t>
      </w:r>
    </w:p>
    <w:p w:rsidR="00356615" w:rsidRPr="00CC77B1" w:rsidRDefault="009745B5" w:rsidP="00CC77B1">
      <w:pPr>
        <w:pStyle w:val="NormalWeb"/>
        <w:shd w:val="clear" w:color="auto" w:fill="FFFFFF"/>
        <w:spacing w:before="120" w:beforeAutospacing="0" w:after="0" w:afterAutospacing="0" w:line="360" w:lineRule="auto"/>
        <w:jc w:val="both"/>
        <w:rPr>
          <w:rFonts w:ascii="Vadana" w:hAnsi="Vadana" w:cs="Arial"/>
          <w:color w:val="000000"/>
        </w:rPr>
      </w:pPr>
      <w:r w:rsidRPr="00CC77B1">
        <w:rPr>
          <w:rFonts w:ascii="Vadana" w:hAnsi="Vadana" w:cs="Arial"/>
          <w:color w:val="000000"/>
        </w:rPr>
        <w:t xml:space="preserve">From the result obtained it can be seen that a </w:t>
      </w:r>
      <w:proofErr w:type="spellStart"/>
      <w:r w:rsidRPr="00CC77B1">
        <w:rPr>
          <w:rFonts w:ascii="Vadana" w:hAnsi="Vadana" w:cs="Arial"/>
          <w:color w:val="000000"/>
        </w:rPr>
        <w:t>Zigbee</w:t>
      </w:r>
      <w:proofErr w:type="spellEnd"/>
      <w:r w:rsidRPr="00CC77B1">
        <w:rPr>
          <w:rFonts w:ascii="Vadana" w:hAnsi="Vadana" w:cs="Arial"/>
          <w:color w:val="000000"/>
        </w:rPr>
        <w:t xml:space="preserve"> module can operates as stand-alone device when connected with battery  or it can be attached to a computer. In this project battery was used for board B, sending sensor data to a central node which is board </w:t>
      </w:r>
      <w:proofErr w:type="gramStart"/>
      <w:r w:rsidRPr="00CC77B1">
        <w:rPr>
          <w:rFonts w:ascii="Vadana" w:hAnsi="Vadana" w:cs="Arial"/>
          <w:color w:val="000000"/>
        </w:rPr>
        <w:t>A</w:t>
      </w:r>
      <w:proofErr w:type="gramEnd"/>
      <w:r w:rsidRPr="00CC77B1">
        <w:rPr>
          <w:rFonts w:ascii="Vadana" w:hAnsi="Vadana" w:cs="Arial"/>
          <w:color w:val="000000"/>
        </w:rPr>
        <w:t xml:space="preserve"> connected to a computer source.  When the serial monitor was open the result shows that the boards were able to establish serial communication, and the output of the result was shown on the serial monitor. When an </w:t>
      </w:r>
      <w:proofErr w:type="spellStart"/>
      <w:r w:rsidRPr="00CC77B1">
        <w:rPr>
          <w:rFonts w:ascii="Vadana" w:hAnsi="Vadana" w:cs="Arial"/>
          <w:color w:val="000000"/>
        </w:rPr>
        <w:t>XBee</w:t>
      </w:r>
      <w:proofErr w:type="spellEnd"/>
      <w:r w:rsidRPr="00CC77B1">
        <w:rPr>
          <w:rFonts w:ascii="Vadana" w:hAnsi="Vadana" w:cs="Arial"/>
          <w:color w:val="000000"/>
        </w:rPr>
        <w:t xml:space="preserve"> module is connected to an intelligent device (such as a computer, </w:t>
      </w:r>
      <w:proofErr w:type="spellStart"/>
      <w:r w:rsidRPr="00CC77B1">
        <w:rPr>
          <w:rFonts w:ascii="Vadana" w:hAnsi="Vadana" w:cs="Arial"/>
          <w:color w:val="000000"/>
        </w:rPr>
        <w:t>Arduino</w:t>
      </w:r>
      <w:proofErr w:type="spellEnd"/>
      <w:r w:rsidRPr="00CC77B1">
        <w:rPr>
          <w:rFonts w:ascii="Vadana" w:hAnsi="Vadana" w:cs="Arial"/>
          <w:color w:val="000000"/>
        </w:rPr>
        <w:t xml:space="preserve">, or Raspberry Pi), it uses serial communication. </w:t>
      </w:r>
    </w:p>
    <w:p w:rsidR="007D69DD" w:rsidRPr="00CC77B1" w:rsidRDefault="007D69DD" w:rsidP="000C4E18">
      <w:pPr>
        <w:pStyle w:val="Heading1"/>
        <w:rPr>
          <w:rFonts w:ascii="Vadana" w:hAnsi="Vadana"/>
          <w:sz w:val="24"/>
          <w:szCs w:val="24"/>
        </w:rPr>
      </w:pPr>
      <w:bookmarkStart w:id="16" w:name="_Toc515489522"/>
      <w:r w:rsidRPr="00CC77B1">
        <w:rPr>
          <w:rFonts w:ascii="Vadana" w:hAnsi="Vadana"/>
          <w:sz w:val="24"/>
          <w:szCs w:val="24"/>
        </w:rPr>
        <w:t>Conclusion</w:t>
      </w:r>
      <w:bookmarkEnd w:id="16"/>
    </w:p>
    <w:p w:rsidR="007D69DD" w:rsidRPr="00CC77B1" w:rsidRDefault="007D69DD" w:rsidP="00D20B6B">
      <w:pPr>
        <w:autoSpaceDE w:val="0"/>
        <w:autoSpaceDN w:val="0"/>
        <w:adjustRightInd w:val="0"/>
        <w:spacing w:line="360" w:lineRule="auto"/>
        <w:rPr>
          <w:rFonts w:ascii="Vadana" w:hAnsi="Vadana" w:cs="Tahoma"/>
          <w:sz w:val="24"/>
          <w:szCs w:val="24"/>
        </w:rPr>
      </w:pPr>
    </w:p>
    <w:p w:rsidR="007D69DD" w:rsidRPr="00CC77B1" w:rsidRDefault="00356615" w:rsidP="00356615">
      <w:pPr>
        <w:suppressAutoHyphens w:val="0"/>
        <w:autoSpaceDE w:val="0"/>
        <w:autoSpaceDN w:val="0"/>
        <w:adjustRightInd w:val="0"/>
        <w:spacing w:line="360" w:lineRule="auto"/>
        <w:rPr>
          <w:rFonts w:ascii="Vadana" w:hAnsi="Vadana"/>
          <w:sz w:val="24"/>
          <w:szCs w:val="24"/>
        </w:rPr>
      </w:pPr>
      <w:r w:rsidRPr="00CC77B1">
        <w:rPr>
          <w:rFonts w:ascii="Vadana" w:hAnsi="Vadana" w:cs="Tahoma"/>
          <w:sz w:val="24"/>
          <w:szCs w:val="24"/>
        </w:rPr>
        <w:t xml:space="preserve">In conclusion </w:t>
      </w:r>
      <w:r w:rsidRPr="00CC77B1">
        <w:rPr>
          <w:rFonts w:ascii="Vadana" w:hAnsi="Vadana" w:cstheme="majorBidi"/>
          <w:sz w:val="24"/>
          <w:szCs w:val="24"/>
        </w:rPr>
        <w:t xml:space="preserve">an embedded sensor network system that communicates in a simplex communication is designed. This technology is to be used </w:t>
      </w:r>
      <w:proofErr w:type="gramStart"/>
      <w:r w:rsidRPr="00CC77B1">
        <w:rPr>
          <w:rFonts w:ascii="Vadana" w:hAnsi="Vadana" w:cstheme="majorBidi"/>
          <w:sz w:val="24"/>
          <w:szCs w:val="24"/>
        </w:rPr>
        <w:t>for a guide robots</w:t>
      </w:r>
      <w:proofErr w:type="gramEnd"/>
      <w:r w:rsidRPr="00CC77B1">
        <w:rPr>
          <w:rFonts w:ascii="Vadana" w:hAnsi="Vadana" w:cstheme="majorBidi"/>
          <w:sz w:val="24"/>
          <w:szCs w:val="24"/>
        </w:rPr>
        <w:t xml:space="preserve"> for blind people to navigate accurately without the need for GPS signal. From the result obtain </w:t>
      </w:r>
      <w:proofErr w:type="spellStart"/>
      <w:r w:rsidRPr="00CC77B1">
        <w:rPr>
          <w:rFonts w:ascii="Vadana" w:hAnsi="Vadana" w:cs="Arial"/>
          <w:color w:val="000000"/>
          <w:sz w:val="24"/>
          <w:szCs w:val="24"/>
        </w:rPr>
        <w:t>Zigbee</w:t>
      </w:r>
      <w:proofErr w:type="spellEnd"/>
      <w:r w:rsidRPr="00CC77B1">
        <w:rPr>
          <w:rFonts w:ascii="Vadana" w:hAnsi="Vadana" w:cs="Arial"/>
          <w:color w:val="000000"/>
          <w:sz w:val="24"/>
          <w:szCs w:val="24"/>
        </w:rPr>
        <w:t xml:space="preserve"> module can operates as stand-alone device when connected with battery or it can be attached to a computer. </w:t>
      </w:r>
      <w:r w:rsidRPr="00CC77B1">
        <w:rPr>
          <w:rFonts w:ascii="Vadana" w:hAnsi="Vadana" w:cs="Tahoma"/>
          <w:sz w:val="24"/>
          <w:szCs w:val="24"/>
        </w:rPr>
        <w:t xml:space="preserve">Board B acts as </w:t>
      </w:r>
      <w:r w:rsidRPr="00CC77B1">
        <w:rPr>
          <w:rFonts w:ascii="Vadana" w:hAnsi="Vadana"/>
          <w:sz w:val="24"/>
          <w:szCs w:val="24"/>
        </w:rPr>
        <w:t xml:space="preserve">coordinator, and is the first node to be connected to the network, </w:t>
      </w:r>
      <w:r w:rsidRPr="00CC77B1">
        <w:rPr>
          <w:rFonts w:ascii="Vadana" w:hAnsi="Vadana"/>
          <w:sz w:val="24"/>
          <w:szCs w:val="24"/>
        </w:rPr>
        <w:lastRenderedPageBreak/>
        <w:t xml:space="preserve">board A is the router. Conditions were written for board B to be sending “n” if the range finder distance is greater than </w:t>
      </w:r>
      <w:proofErr w:type="gramStart"/>
      <w:r w:rsidRPr="00CC77B1">
        <w:rPr>
          <w:rFonts w:ascii="Vadana" w:hAnsi="Vadana"/>
          <w:sz w:val="24"/>
          <w:szCs w:val="24"/>
        </w:rPr>
        <w:t>500cm  and</w:t>
      </w:r>
      <w:proofErr w:type="gramEnd"/>
      <w:r w:rsidRPr="00CC77B1">
        <w:rPr>
          <w:rFonts w:ascii="Vadana" w:hAnsi="Vadana"/>
          <w:sz w:val="24"/>
          <w:szCs w:val="24"/>
        </w:rPr>
        <w:t xml:space="preserve"> to transmit “e” if the distance is less than 500cm.</w:t>
      </w:r>
    </w:p>
    <w:p w:rsidR="00356615" w:rsidRPr="00CC77B1" w:rsidRDefault="00356615" w:rsidP="00356615">
      <w:pPr>
        <w:suppressAutoHyphens w:val="0"/>
        <w:autoSpaceDE w:val="0"/>
        <w:autoSpaceDN w:val="0"/>
        <w:adjustRightInd w:val="0"/>
        <w:spacing w:line="360" w:lineRule="auto"/>
        <w:rPr>
          <w:rFonts w:ascii="Vadana" w:hAnsi="Vadana"/>
          <w:sz w:val="24"/>
          <w:szCs w:val="24"/>
        </w:rPr>
      </w:pPr>
    </w:p>
    <w:p w:rsidR="00356615" w:rsidRPr="00CC77B1" w:rsidRDefault="00356615" w:rsidP="000C4E18">
      <w:pPr>
        <w:pStyle w:val="Heading1"/>
        <w:rPr>
          <w:rFonts w:ascii="Vadana" w:hAnsi="Vadana"/>
          <w:sz w:val="24"/>
          <w:szCs w:val="24"/>
        </w:rPr>
      </w:pPr>
      <w:bookmarkStart w:id="17" w:name="_Toc515489523"/>
      <w:r w:rsidRPr="00CC77B1">
        <w:rPr>
          <w:rFonts w:ascii="Vadana" w:hAnsi="Vadana"/>
          <w:sz w:val="24"/>
          <w:szCs w:val="24"/>
        </w:rPr>
        <w:t>Future work</w:t>
      </w:r>
      <w:bookmarkEnd w:id="17"/>
      <w:r w:rsidRPr="00CC77B1">
        <w:rPr>
          <w:rFonts w:ascii="Vadana" w:hAnsi="Vadana"/>
          <w:sz w:val="24"/>
          <w:szCs w:val="24"/>
        </w:rPr>
        <w:t xml:space="preserve"> </w:t>
      </w:r>
    </w:p>
    <w:p w:rsidR="008B7CF3" w:rsidRPr="00CC77B1" w:rsidRDefault="00356615" w:rsidP="008B7CF3">
      <w:pPr>
        <w:spacing w:line="360" w:lineRule="auto"/>
        <w:rPr>
          <w:rFonts w:ascii="Vadana" w:hAnsi="Vadana" w:cstheme="majorBidi"/>
          <w:sz w:val="24"/>
          <w:szCs w:val="24"/>
        </w:rPr>
      </w:pPr>
      <w:r w:rsidRPr="00CC77B1">
        <w:rPr>
          <w:rFonts w:ascii="Vadana" w:hAnsi="Vadana" w:cstheme="majorBidi"/>
          <w:sz w:val="24"/>
          <w:szCs w:val="24"/>
        </w:rPr>
        <w:t>To add some feature using AI that can aid the blind people navigate easily the  features are: (A) image processing and (B)</w:t>
      </w:r>
      <w:r w:rsidR="008B7CF3" w:rsidRPr="00CC77B1">
        <w:rPr>
          <w:rFonts w:ascii="Vadana" w:hAnsi="Vadana" w:cstheme="majorBidi"/>
          <w:sz w:val="24"/>
          <w:szCs w:val="24"/>
        </w:rPr>
        <w:t xml:space="preserve"> text to speech </w:t>
      </w:r>
      <w:proofErr w:type="spellStart"/>
      <w:r w:rsidR="008B7CF3" w:rsidRPr="00CC77B1">
        <w:rPr>
          <w:rFonts w:ascii="Vadana" w:hAnsi="Vadana" w:cstheme="majorBidi"/>
          <w:sz w:val="24"/>
          <w:szCs w:val="24"/>
        </w:rPr>
        <w:t>conversio</w:t>
      </w:r>
      <w:r w:rsidRPr="00CC77B1">
        <w:rPr>
          <w:rFonts w:ascii="Vadana" w:hAnsi="Vadana" w:cstheme="majorBidi"/>
          <w:sz w:val="24"/>
          <w:szCs w:val="24"/>
        </w:rPr>
        <w:t>The</w:t>
      </w:r>
      <w:proofErr w:type="spellEnd"/>
      <w:r w:rsidRPr="00CC77B1">
        <w:rPr>
          <w:rFonts w:ascii="Vadana" w:hAnsi="Vadana" w:cstheme="majorBidi"/>
          <w:sz w:val="24"/>
          <w:szCs w:val="24"/>
        </w:rPr>
        <w:t xml:space="preserve"> image processing will be designed to work in three modes:</w:t>
      </w:r>
      <w:r w:rsidR="008B7CF3" w:rsidRPr="00CC77B1">
        <w:rPr>
          <w:rFonts w:ascii="Vadana" w:hAnsi="Vadana" w:cstheme="majorBidi"/>
          <w:sz w:val="24"/>
          <w:szCs w:val="24"/>
        </w:rPr>
        <w:t xml:space="preserve"> </w:t>
      </w:r>
      <w:r w:rsidRPr="00CC77B1">
        <w:rPr>
          <w:rFonts w:ascii="Vadana" w:hAnsi="Vadana" w:cstheme="majorBidi"/>
          <w:sz w:val="24"/>
          <w:szCs w:val="24"/>
        </w:rPr>
        <w:t xml:space="preserve">Obstacle detection mode: My companion works like a vision-guided mobile application designed to detect an obstacle at least several meters ahead. The image captured by the camera is processed and analysed. </w:t>
      </w:r>
      <w:r w:rsidR="008B7CF3" w:rsidRPr="00CC77B1">
        <w:rPr>
          <w:rFonts w:ascii="Vadana" w:hAnsi="Vadana" w:cstheme="majorBidi"/>
          <w:sz w:val="24"/>
          <w:szCs w:val="24"/>
        </w:rPr>
        <w:t>Reading mode:  A text is read by character recognition.  Colour detection mode: This colour detection technology can help a blind person when crossing a street, on the pedestrian traffic light camera. The captured image can be processed and thus, the colour on the traffic light can be detected using a procedure that compares the captured colour pixel with RGB red, green and blue values. A voice feedback will then be used to tell a user “go when it’s blue and stop when it is red”. This technology can also be extended when a blind person goes for shopping, and the apps can tell him the actual colour of item he picked.</w:t>
      </w:r>
    </w:p>
    <w:p w:rsidR="00356615" w:rsidRPr="00CC77B1" w:rsidRDefault="00356615" w:rsidP="000C4E18">
      <w:pPr>
        <w:spacing w:line="360" w:lineRule="auto"/>
        <w:rPr>
          <w:rFonts w:ascii="Vadana" w:hAnsi="Vadana"/>
          <w:sz w:val="24"/>
          <w:szCs w:val="24"/>
        </w:rPr>
      </w:pPr>
      <w:r w:rsidRPr="00CC77B1">
        <w:rPr>
          <w:rFonts w:ascii="Vadana" w:hAnsi="Vadana"/>
          <w:sz w:val="24"/>
          <w:szCs w:val="24"/>
        </w:rPr>
        <w:t xml:space="preserve"> </w:t>
      </w:r>
    </w:p>
    <w:p w:rsidR="00512862" w:rsidRPr="00CC77B1" w:rsidRDefault="007D69DD" w:rsidP="000C4E18">
      <w:pPr>
        <w:pStyle w:val="Heading1"/>
        <w:rPr>
          <w:rFonts w:ascii="Vadana" w:hAnsi="Vadana"/>
          <w:sz w:val="24"/>
          <w:szCs w:val="24"/>
        </w:rPr>
      </w:pPr>
      <w:bookmarkStart w:id="18" w:name="_Toc515489524"/>
      <w:r w:rsidRPr="00CC77B1">
        <w:rPr>
          <w:rFonts w:ascii="Vadana" w:hAnsi="Vadana"/>
          <w:sz w:val="24"/>
          <w:szCs w:val="24"/>
        </w:rPr>
        <w:t>Bibliography</w:t>
      </w:r>
      <w:bookmarkEnd w:id="18"/>
    </w:p>
    <w:p w:rsidR="00512862" w:rsidRPr="00CC77B1" w:rsidRDefault="00512862" w:rsidP="00D20B6B">
      <w:pPr>
        <w:suppressAutoHyphens w:val="0"/>
        <w:autoSpaceDE w:val="0"/>
        <w:autoSpaceDN w:val="0"/>
        <w:adjustRightInd w:val="0"/>
        <w:spacing w:line="360" w:lineRule="auto"/>
        <w:rPr>
          <w:rFonts w:ascii="Vadana" w:hAnsi="Vadana" w:cs="Tahoma"/>
          <w:sz w:val="24"/>
          <w:szCs w:val="24"/>
        </w:rPr>
      </w:pPr>
    </w:p>
    <w:p w:rsidR="002B442C" w:rsidRPr="00CC77B1" w:rsidRDefault="00256DB3" w:rsidP="00D20B6B">
      <w:pPr>
        <w:autoSpaceDE w:val="0"/>
        <w:autoSpaceDN w:val="0"/>
        <w:adjustRightInd w:val="0"/>
        <w:spacing w:line="360" w:lineRule="auto"/>
        <w:rPr>
          <w:rFonts w:ascii="Vadana" w:hAnsi="Vadana"/>
          <w:noProof/>
          <w:sz w:val="24"/>
          <w:szCs w:val="24"/>
        </w:rPr>
      </w:pPr>
      <w:r w:rsidRPr="00CC77B1">
        <w:rPr>
          <w:rFonts w:ascii="Vadana" w:hAnsi="Vadana"/>
          <w:sz w:val="24"/>
          <w:szCs w:val="24"/>
        </w:rPr>
        <w:fldChar w:fldCharType="begin" w:fldLock="1"/>
      </w:r>
      <w:r w:rsidRPr="00CC77B1">
        <w:rPr>
          <w:rFonts w:ascii="Vadana" w:hAnsi="Vadana"/>
          <w:sz w:val="24"/>
          <w:szCs w:val="24"/>
        </w:rPr>
        <w:instrText xml:space="preserve">ADDIN Mendeley Bibliography CSL_BIBLIOGRAPHY </w:instrText>
      </w:r>
      <w:r w:rsidRPr="00CC77B1">
        <w:rPr>
          <w:rFonts w:ascii="Vadana" w:hAnsi="Vadana"/>
          <w:sz w:val="24"/>
          <w:szCs w:val="24"/>
        </w:rPr>
        <w:fldChar w:fldCharType="separate"/>
      </w:r>
      <w:r w:rsidR="002B442C" w:rsidRPr="00CC77B1">
        <w:rPr>
          <w:rFonts w:ascii="Vadana" w:hAnsi="Vadana"/>
          <w:noProof/>
          <w:sz w:val="24"/>
          <w:szCs w:val="24"/>
        </w:rPr>
        <w:t xml:space="preserve">Barani, H. </w:t>
      </w:r>
      <w:r w:rsidR="002B442C" w:rsidRPr="00CC77B1">
        <w:rPr>
          <w:rFonts w:ascii="Vadana" w:hAnsi="Vadana"/>
          <w:i/>
          <w:iCs/>
          <w:noProof/>
          <w:sz w:val="24"/>
          <w:szCs w:val="24"/>
        </w:rPr>
        <w:t>et al.</w:t>
      </w:r>
      <w:r w:rsidR="002B442C" w:rsidRPr="00CC77B1">
        <w:rPr>
          <w:rFonts w:ascii="Vadana" w:hAnsi="Vadana"/>
          <w:noProof/>
          <w:sz w:val="24"/>
          <w:szCs w:val="24"/>
        </w:rPr>
        <w:t xml:space="preserve"> (2018) ‘Effect of sink location and redundancy on multi-sink wireless sensor networks: a capacity and delay analysis’, </w:t>
      </w:r>
      <w:r w:rsidR="002B442C" w:rsidRPr="00CC77B1">
        <w:rPr>
          <w:rFonts w:ascii="Vadana" w:hAnsi="Vadana"/>
          <w:i/>
          <w:iCs/>
          <w:noProof/>
          <w:sz w:val="24"/>
          <w:szCs w:val="24"/>
        </w:rPr>
        <w:t>IET Communications</w:t>
      </w:r>
      <w:r w:rsidR="002B442C" w:rsidRPr="00CC77B1">
        <w:rPr>
          <w:rFonts w:ascii="Vadana" w:hAnsi="Vadana"/>
          <w:noProof/>
          <w:sz w:val="24"/>
          <w:szCs w:val="24"/>
        </w:rPr>
        <w:t>, 12(8), pp. 941–947. doi: 10.1049/iet-com.2017.1040.</w:t>
      </w:r>
    </w:p>
    <w:p w:rsidR="002B442C" w:rsidRPr="00CC77B1" w:rsidRDefault="002B442C" w:rsidP="00D20B6B">
      <w:pPr>
        <w:autoSpaceDE w:val="0"/>
        <w:autoSpaceDN w:val="0"/>
        <w:adjustRightInd w:val="0"/>
        <w:spacing w:line="360" w:lineRule="auto"/>
        <w:rPr>
          <w:rFonts w:ascii="Vadana" w:hAnsi="Vadana"/>
          <w:noProof/>
          <w:sz w:val="24"/>
          <w:szCs w:val="24"/>
        </w:rPr>
      </w:pPr>
      <w:r w:rsidRPr="00CC77B1">
        <w:rPr>
          <w:rFonts w:ascii="Vadana" w:hAnsi="Vadana"/>
          <w:noProof/>
          <w:sz w:val="24"/>
          <w:szCs w:val="24"/>
        </w:rPr>
        <w:t xml:space="preserve">Boubiche, S. </w:t>
      </w:r>
      <w:r w:rsidRPr="00CC77B1">
        <w:rPr>
          <w:rFonts w:ascii="Vadana" w:hAnsi="Vadana"/>
          <w:i/>
          <w:iCs/>
          <w:noProof/>
          <w:sz w:val="24"/>
          <w:szCs w:val="24"/>
        </w:rPr>
        <w:t>et al.</w:t>
      </w:r>
      <w:r w:rsidRPr="00CC77B1">
        <w:rPr>
          <w:rFonts w:ascii="Vadana" w:hAnsi="Vadana"/>
          <w:noProof/>
          <w:sz w:val="24"/>
          <w:szCs w:val="24"/>
        </w:rPr>
        <w:t xml:space="preserve"> (2018) ‘Big Data Challenges and Data Aggregation Strategies in Wireless Sensor Networks’, </w:t>
      </w:r>
      <w:r w:rsidRPr="00CC77B1">
        <w:rPr>
          <w:rFonts w:ascii="Vadana" w:hAnsi="Vadana"/>
          <w:i/>
          <w:iCs/>
          <w:noProof/>
          <w:sz w:val="24"/>
          <w:szCs w:val="24"/>
        </w:rPr>
        <w:t>IEEE Access</w:t>
      </w:r>
      <w:r w:rsidRPr="00CC77B1">
        <w:rPr>
          <w:rFonts w:ascii="Vadana" w:hAnsi="Vadana"/>
          <w:noProof/>
          <w:sz w:val="24"/>
          <w:szCs w:val="24"/>
        </w:rPr>
        <w:t>, 6, pp. 20558–20571. doi: 10.1109/ACCESS.2018.2821445.</w:t>
      </w:r>
    </w:p>
    <w:p w:rsidR="002B442C" w:rsidRPr="00CC77B1" w:rsidRDefault="002B442C" w:rsidP="00D20B6B">
      <w:pPr>
        <w:autoSpaceDE w:val="0"/>
        <w:autoSpaceDN w:val="0"/>
        <w:adjustRightInd w:val="0"/>
        <w:spacing w:line="360" w:lineRule="auto"/>
        <w:rPr>
          <w:rFonts w:ascii="Vadana" w:hAnsi="Vadana"/>
          <w:noProof/>
          <w:sz w:val="24"/>
          <w:szCs w:val="24"/>
        </w:rPr>
      </w:pPr>
      <w:r w:rsidRPr="00CC77B1">
        <w:rPr>
          <w:rFonts w:ascii="Vadana" w:hAnsi="Vadana"/>
          <w:noProof/>
          <w:sz w:val="24"/>
          <w:szCs w:val="24"/>
        </w:rPr>
        <w:t xml:space="preserve">Kim, S. H. and Jeon, J. W. (2009) ‘Introduction for Freshmen to Embedded Systems Using LEGO Mindstorms’, </w:t>
      </w:r>
      <w:r w:rsidRPr="00CC77B1">
        <w:rPr>
          <w:rFonts w:ascii="Vadana" w:hAnsi="Vadana"/>
          <w:i/>
          <w:iCs/>
          <w:noProof/>
          <w:sz w:val="24"/>
          <w:szCs w:val="24"/>
        </w:rPr>
        <w:t>IEEE Transactions on Education</w:t>
      </w:r>
      <w:r w:rsidRPr="00CC77B1">
        <w:rPr>
          <w:rFonts w:ascii="Vadana" w:hAnsi="Vadana"/>
          <w:noProof/>
          <w:sz w:val="24"/>
          <w:szCs w:val="24"/>
        </w:rPr>
        <w:t>, 52(1), pp. 99–108. doi: 10.1109/TE.2008.919809.</w:t>
      </w:r>
    </w:p>
    <w:p w:rsidR="002B442C" w:rsidRPr="00CC77B1" w:rsidRDefault="002B442C" w:rsidP="00D20B6B">
      <w:pPr>
        <w:autoSpaceDE w:val="0"/>
        <w:autoSpaceDN w:val="0"/>
        <w:adjustRightInd w:val="0"/>
        <w:spacing w:line="360" w:lineRule="auto"/>
        <w:rPr>
          <w:rFonts w:ascii="Vadana" w:hAnsi="Vadana"/>
          <w:noProof/>
          <w:sz w:val="24"/>
          <w:szCs w:val="24"/>
        </w:rPr>
      </w:pPr>
      <w:r w:rsidRPr="00CC77B1">
        <w:rPr>
          <w:rFonts w:ascii="Vadana" w:hAnsi="Vadana"/>
          <w:noProof/>
          <w:sz w:val="24"/>
          <w:szCs w:val="24"/>
        </w:rPr>
        <w:t xml:space="preserve">Mal-Sarkar, S., Sikder, I. U. and Konangi, V. K. (2010) ‘Application of wireless sensor networks in forest fire detection under uncertainty’, in </w:t>
      </w:r>
      <w:r w:rsidRPr="00CC77B1">
        <w:rPr>
          <w:rFonts w:ascii="Vadana" w:hAnsi="Vadana"/>
          <w:i/>
          <w:iCs/>
          <w:noProof/>
          <w:sz w:val="24"/>
          <w:szCs w:val="24"/>
        </w:rPr>
        <w:t>2010 13th International Conference on Computer and Information Technology (ICCIT)</w:t>
      </w:r>
      <w:r w:rsidRPr="00CC77B1">
        <w:rPr>
          <w:rFonts w:ascii="Vadana" w:hAnsi="Vadana"/>
          <w:noProof/>
          <w:sz w:val="24"/>
          <w:szCs w:val="24"/>
        </w:rPr>
        <w:t>, pp. 193–197. doi: 10.1109/ICCITECHN.2010.5723853.</w:t>
      </w:r>
    </w:p>
    <w:p w:rsidR="002B442C" w:rsidRPr="00CC77B1" w:rsidRDefault="002B442C" w:rsidP="00D20B6B">
      <w:pPr>
        <w:autoSpaceDE w:val="0"/>
        <w:autoSpaceDN w:val="0"/>
        <w:adjustRightInd w:val="0"/>
        <w:spacing w:line="360" w:lineRule="auto"/>
        <w:rPr>
          <w:rFonts w:ascii="Vadana" w:hAnsi="Vadana"/>
          <w:noProof/>
          <w:sz w:val="24"/>
          <w:szCs w:val="24"/>
        </w:rPr>
      </w:pPr>
      <w:r w:rsidRPr="00CC77B1">
        <w:rPr>
          <w:rFonts w:ascii="Vadana" w:hAnsi="Vadana"/>
          <w:noProof/>
          <w:sz w:val="24"/>
          <w:szCs w:val="24"/>
        </w:rPr>
        <w:t xml:space="preserve">Manju, Chand, S. and Kumar, B. (2018) ‘Target coverage heuristic based on learning automata in wireless sensor networks’, </w:t>
      </w:r>
      <w:r w:rsidRPr="00CC77B1">
        <w:rPr>
          <w:rFonts w:ascii="Vadana" w:hAnsi="Vadana"/>
          <w:i/>
          <w:iCs/>
          <w:noProof/>
          <w:sz w:val="24"/>
          <w:szCs w:val="24"/>
        </w:rPr>
        <w:t>IET Wireless Sensor Systems</w:t>
      </w:r>
      <w:r w:rsidRPr="00CC77B1">
        <w:rPr>
          <w:rFonts w:ascii="Vadana" w:hAnsi="Vadana"/>
          <w:noProof/>
          <w:sz w:val="24"/>
          <w:szCs w:val="24"/>
        </w:rPr>
        <w:t xml:space="preserve">, 8(3), pp. 109–115. doi: </w:t>
      </w:r>
      <w:r w:rsidRPr="00CC77B1">
        <w:rPr>
          <w:rFonts w:ascii="Vadana" w:hAnsi="Vadana"/>
          <w:noProof/>
          <w:sz w:val="24"/>
          <w:szCs w:val="24"/>
        </w:rPr>
        <w:lastRenderedPageBreak/>
        <w:t>10.1049/iet-wss.2017.0090.</w:t>
      </w:r>
    </w:p>
    <w:p w:rsidR="002B442C" w:rsidRPr="00CC77B1" w:rsidRDefault="002B442C" w:rsidP="00D20B6B">
      <w:pPr>
        <w:autoSpaceDE w:val="0"/>
        <w:autoSpaceDN w:val="0"/>
        <w:adjustRightInd w:val="0"/>
        <w:spacing w:line="360" w:lineRule="auto"/>
        <w:rPr>
          <w:rFonts w:ascii="Vadana" w:hAnsi="Vadana"/>
          <w:noProof/>
          <w:sz w:val="24"/>
          <w:szCs w:val="24"/>
        </w:rPr>
      </w:pPr>
      <w:r w:rsidRPr="00CC77B1">
        <w:rPr>
          <w:rFonts w:ascii="Vadana" w:hAnsi="Vadana"/>
          <w:noProof/>
          <w:sz w:val="24"/>
          <w:szCs w:val="24"/>
        </w:rPr>
        <w:t xml:space="preserve">Mustafa, M. Y., Hansen, I. and Eilertsen, S. (2014) ‘Application of wireless sensor networks based on cognitive radio for animal welfare’, in </w:t>
      </w:r>
      <w:r w:rsidRPr="00CC77B1">
        <w:rPr>
          <w:rFonts w:ascii="Vadana" w:hAnsi="Vadana"/>
          <w:i/>
          <w:iCs/>
          <w:noProof/>
          <w:sz w:val="24"/>
          <w:szCs w:val="24"/>
        </w:rPr>
        <w:t>2014 5th IEEE Conference on Cognitive Infocommunications (CogInfoCom)</w:t>
      </w:r>
      <w:r w:rsidRPr="00CC77B1">
        <w:rPr>
          <w:rFonts w:ascii="Vadana" w:hAnsi="Vadana"/>
          <w:noProof/>
          <w:sz w:val="24"/>
          <w:szCs w:val="24"/>
        </w:rPr>
        <w:t>, pp. 499–503. doi: 10.1109/CogInfoCom.2014.7020508.</w:t>
      </w:r>
    </w:p>
    <w:p w:rsidR="002B442C" w:rsidRPr="00CC77B1" w:rsidRDefault="002B442C" w:rsidP="00D20B6B">
      <w:pPr>
        <w:autoSpaceDE w:val="0"/>
        <w:autoSpaceDN w:val="0"/>
        <w:adjustRightInd w:val="0"/>
        <w:spacing w:line="360" w:lineRule="auto"/>
        <w:rPr>
          <w:rFonts w:ascii="Vadana" w:hAnsi="Vadana"/>
          <w:noProof/>
          <w:sz w:val="24"/>
          <w:szCs w:val="24"/>
        </w:rPr>
      </w:pPr>
      <w:r w:rsidRPr="00CC77B1">
        <w:rPr>
          <w:rFonts w:ascii="Vadana" w:hAnsi="Vadana"/>
          <w:noProof/>
          <w:sz w:val="24"/>
          <w:szCs w:val="24"/>
        </w:rPr>
        <w:t xml:space="preserve">Pacaux-Lemoine, M. P. </w:t>
      </w:r>
      <w:r w:rsidRPr="00CC77B1">
        <w:rPr>
          <w:rFonts w:ascii="Vadana" w:hAnsi="Vadana"/>
          <w:i/>
          <w:iCs/>
          <w:noProof/>
          <w:sz w:val="24"/>
          <w:szCs w:val="24"/>
        </w:rPr>
        <w:t>et al.</w:t>
      </w:r>
      <w:r w:rsidRPr="00CC77B1">
        <w:rPr>
          <w:rFonts w:ascii="Vadana" w:hAnsi="Vadana"/>
          <w:noProof/>
          <w:sz w:val="24"/>
          <w:szCs w:val="24"/>
        </w:rPr>
        <w:t xml:space="preserve"> (2017) ‘Human-robots cooperation through intelligent garment’, in </w:t>
      </w:r>
      <w:r w:rsidRPr="00CC77B1">
        <w:rPr>
          <w:rFonts w:ascii="Vadana" w:hAnsi="Vadana"/>
          <w:i/>
          <w:iCs/>
          <w:noProof/>
          <w:sz w:val="24"/>
          <w:szCs w:val="24"/>
        </w:rPr>
        <w:t>2017 IEEE 26th International Symposium on Industrial Electronics (ISIE)</w:t>
      </w:r>
      <w:r w:rsidRPr="00CC77B1">
        <w:rPr>
          <w:rFonts w:ascii="Vadana" w:hAnsi="Vadana"/>
          <w:noProof/>
          <w:sz w:val="24"/>
          <w:szCs w:val="24"/>
        </w:rPr>
        <w:t>, pp. 1996–2001. doi: 10.1109/ISIE.2017.8001560.</w:t>
      </w:r>
    </w:p>
    <w:p w:rsidR="002B442C" w:rsidRPr="00CC77B1" w:rsidRDefault="002B442C" w:rsidP="00D20B6B">
      <w:pPr>
        <w:autoSpaceDE w:val="0"/>
        <w:autoSpaceDN w:val="0"/>
        <w:adjustRightInd w:val="0"/>
        <w:spacing w:line="360" w:lineRule="auto"/>
        <w:rPr>
          <w:rFonts w:ascii="Vadana" w:hAnsi="Vadana"/>
          <w:noProof/>
          <w:sz w:val="24"/>
          <w:szCs w:val="24"/>
        </w:rPr>
      </w:pPr>
      <w:r w:rsidRPr="00CC77B1">
        <w:rPr>
          <w:rFonts w:ascii="Vadana" w:hAnsi="Vadana"/>
          <w:noProof/>
          <w:sz w:val="24"/>
          <w:szCs w:val="24"/>
        </w:rPr>
        <w:t xml:space="preserve">Robot-electronics (2018) </w:t>
      </w:r>
      <w:r w:rsidRPr="00CC77B1">
        <w:rPr>
          <w:rFonts w:ascii="Vadana" w:hAnsi="Vadana"/>
          <w:i/>
          <w:iCs/>
          <w:noProof/>
          <w:sz w:val="24"/>
          <w:szCs w:val="24"/>
        </w:rPr>
        <w:t>SRF05 - Ultra-Sonic Ranger Technical Specification</w:t>
      </w:r>
      <w:r w:rsidRPr="00CC77B1">
        <w:rPr>
          <w:rFonts w:ascii="Vadana" w:hAnsi="Vadana"/>
          <w:noProof/>
          <w:sz w:val="24"/>
          <w:szCs w:val="24"/>
        </w:rPr>
        <w:t>. Available at: https://www.robot-electronics.co.uk/htm/srf05tech.htm.</w:t>
      </w:r>
    </w:p>
    <w:p w:rsidR="002B442C" w:rsidRPr="00CC77B1" w:rsidRDefault="002B442C" w:rsidP="00D20B6B">
      <w:pPr>
        <w:autoSpaceDE w:val="0"/>
        <w:autoSpaceDN w:val="0"/>
        <w:adjustRightInd w:val="0"/>
        <w:spacing w:line="360" w:lineRule="auto"/>
        <w:rPr>
          <w:rFonts w:ascii="Vadana" w:hAnsi="Vadana"/>
          <w:noProof/>
          <w:sz w:val="24"/>
          <w:szCs w:val="24"/>
        </w:rPr>
      </w:pPr>
      <w:r w:rsidRPr="00CC77B1">
        <w:rPr>
          <w:rFonts w:ascii="Vadana" w:hAnsi="Vadana"/>
          <w:noProof/>
          <w:sz w:val="24"/>
          <w:szCs w:val="24"/>
        </w:rPr>
        <w:t xml:space="preserve">Russell, D. (2010) </w:t>
      </w:r>
      <w:r w:rsidRPr="00CC77B1">
        <w:rPr>
          <w:rFonts w:ascii="Vadana" w:hAnsi="Vadana"/>
          <w:i/>
          <w:iCs/>
          <w:noProof/>
          <w:sz w:val="24"/>
          <w:szCs w:val="24"/>
        </w:rPr>
        <w:t>Introduction to Embedded Systems: Using ANSI C and the Arduino Development Environment</w:t>
      </w:r>
      <w:r w:rsidRPr="00CC77B1">
        <w:rPr>
          <w:rFonts w:ascii="Vadana" w:hAnsi="Vadana"/>
          <w:noProof/>
          <w:sz w:val="24"/>
          <w:szCs w:val="24"/>
        </w:rPr>
        <w:t xml:space="preserve">, </w:t>
      </w:r>
      <w:r w:rsidRPr="00CC77B1">
        <w:rPr>
          <w:rFonts w:ascii="Vadana" w:hAnsi="Vadana"/>
          <w:i/>
          <w:iCs/>
          <w:noProof/>
          <w:sz w:val="24"/>
          <w:szCs w:val="24"/>
        </w:rPr>
        <w:t>Introduction to Embedded Systems: Using ANSI C and the Arduino Development Environment</w:t>
      </w:r>
      <w:r w:rsidRPr="00CC77B1">
        <w:rPr>
          <w:rFonts w:ascii="Vadana" w:hAnsi="Vadana"/>
          <w:noProof/>
          <w:sz w:val="24"/>
          <w:szCs w:val="24"/>
        </w:rPr>
        <w:t>. Morgan &amp; Claypool. doi: 10.2200/S00291ED1V01Y201007DCS030.</w:t>
      </w:r>
    </w:p>
    <w:p w:rsidR="002B442C" w:rsidRPr="00CC77B1" w:rsidRDefault="002B442C" w:rsidP="00D20B6B">
      <w:pPr>
        <w:autoSpaceDE w:val="0"/>
        <w:autoSpaceDN w:val="0"/>
        <w:adjustRightInd w:val="0"/>
        <w:spacing w:line="360" w:lineRule="auto"/>
        <w:rPr>
          <w:rFonts w:ascii="Vadana" w:hAnsi="Vadana"/>
          <w:noProof/>
          <w:sz w:val="24"/>
          <w:szCs w:val="24"/>
        </w:rPr>
      </w:pPr>
      <w:r w:rsidRPr="00CC77B1">
        <w:rPr>
          <w:rFonts w:ascii="Vadana" w:hAnsi="Vadana"/>
          <w:noProof/>
          <w:sz w:val="24"/>
          <w:szCs w:val="24"/>
        </w:rPr>
        <w:t xml:space="preserve">Shen, L. </w:t>
      </w:r>
      <w:r w:rsidRPr="00CC77B1">
        <w:rPr>
          <w:rFonts w:ascii="Vadana" w:hAnsi="Vadana"/>
          <w:i/>
          <w:iCs/>
          <w:noProof/>
          <w:sz w:val="24"/>
          <w:szCs w:val="24"/>
        </w:rPr>
        <w:t>et al.</w:t>
      </w:r>
      <w:r w:rsidRPr="00CC77B1">
        <w:rPr>
          <w:rFonts w:ascii="Vadana" w:hAnsi="Vadana"/>
          <w:noProof/>
          <w:sz w:val="24"/>
          <w:szCs w:val="24"/>
        </w:rPr>
        <w:t xml:space="preserve"> (2008) ‘Application of Wireless Sensor Networks in the Prediction of Wind Power Generation’, in </w:t>
      </w:r>
      <w:r w:rsidRPr="00CC77B1">
        <w:rPr>
          <w:rFonts w:ascii="Vadana" w:hAnsi="Vadana"/>
          <w:i/>
          <w:iCs/>
          <w:noProof/>
          <w:sz w:val="24"/>
          <w:szCs w:val="24"/>
        </w:rPr>
        <w:t>2008 4th International Conference on Wireless Communications, Networking and Mobile Computing</w:t>
      </w:r>
      <w:r w:rsidRPr="00CC77B1">
        <w:rPr>
          <w:rFonts w:ascii="Vadana" w:hAnsi="Vadana"/>
          <w:noProof/>
          <w:sz w:val="24"/>
          <w:szCs w:val="24"/>
        </w:rPr>
        <w:t>, pp. 1–4. doi: 10.1109/WiCom.2008.959.</w:t>
      </w:r>
    </w:p>
    <w:p w:rsidR="002B442C" w:rsidRPr="00CC77B1" w:rsidRDefault="002B442C" w:rsidP="00D20B6B">
      <w:pPr>
        <w:autoSpaceDE w:val="0"/>
        <w:autoSpaceDN w:val="0"/>
        <w:adjustRightInd w:val="0"/>
        <w:spacing w:line="360" w:lineRule="auto"/>
        <w:rPr>
          <w:rFonts w:ascii="Vadana" w:hAnsi="Vadana"/>
          <w:noProof/>
          <w:sz w:val="24"/>
          <w:szCs w:val="24"/>
        </w:rPr>
      </w:pPr>
      <w:r w:rsidRPr="00CC77B1">
        <w:rPr>
          <w:rFonts w:ascii="Vadana" w:hAnsi="Vadana"/>
          <w:noProof/>
          <w:sz w:val="24"/>
          <w:szCs w:val="24"/>
        </w:rPr>
        <w:t xml:space="preserve">Sun, X. G. </w:t>
      </w:r>
      <w:r w:rsidRPr="00CC77B1">
        <w:rPr>
          <w:rFonts w:ascii="Vadana" w:hAnsi="Vadana"/>
          <w:i/>
          <w:iCs/>
          <w:noProof/>
          <w:sz w:val="24"/>
          <w:szCs w:val="24"/>
        </w:rPr>
        <w:t>et al.</w:t>
      </w:r>
      <w:r w:rsidRPr="00CC77B1">
        <w:rPr>
          <w:rFonts w:ascii="Vadana" w:hAnsi="Vadana"/>
          <w:noProof/>
          <w:sz w:val="24"/>
          <w:szCs w:val="24"/>
        </w:rPr>
        <w:t xml:space="preserve"> (2011) ‘Application of Wireless Sensor Networks in Post-Disaster Road Monitoring System’, in </w:t>
      </w:r>
      <w:r w:rsidRPr="00CC77B1">
        <w:rPr>
          <w:rFonts w:ascii="Vadana" w:hAnsi="Vadana"/>
          <w:i/>
          <w:iCs/>
          <w:noProof/>
          <w:sz w:val="24"/>
          <w:szCs w:val="24"/>
        </w:rPr>
        <w:t>2011 4th International Conference on Intelligent Networks and Intelligent Systems</w:t>
      </w:r>
      <w:r w:rsidRPr="00CC77B1">
        <w:rPr>
          <w:rFonts w:ascii="Vadana" w:hAnsi="Vadana"/>
          <w:noProof/>
          <w:sz w:val="24"/>
          <w:szCs w:val="24"/>
        </w:rPr>
        <w:t>, pp. 105–108. doi: 10.1109/ICINIS.2011.10.</w:t>
      </w:r>
    </w:p>
    <w:p w:rsidR="002B442C" w:rsidRPr="00CC77B1" w:rsidRDefault="002B442C" w:rsidP="00D20B6B">
      <w:pPr>
        <w:autoSpaceDE w:val="0"/>
        <w:autoSpaceDN w:val="0"/>
        <w:adjustRightInd w:val="0"/>
        <w:spacing w:line="360" w:lineRule="auto"/>
        <w:rPr>
          <w:rFonts w:ascii="Vadana" w:hAnsi="Vadana"/>
          <w:noProof/>
          <w:sz w:val="24"/>
          <w:szCs w:val="24"/>
        </w:rPr>
      </w:pPr>
      <w:r w:rsidRPr="00CC77B1">
        <w:rPr>
          <w:rFonts w:ascii="Vadana" w:hAnsi="Vadana"/>
          <w:noProof/>
          <w:sz w:val="24"/>
          <w:szCs w:val="24"/>
        </w:rPr>
        <w:t xml:space="preserve">World Health Organization (2017) </w:t>
      </w:r>
      <w:r w:rsidRPr="00CC77B1">
        <w:rPr>
          <w:rFonts w:ascii="Vadana" w:hAnsi="Vadana"/>
          <w:i/>
          <w:iCs/>
          <w:noProof/>
          <w:sz w:val="24"/>
          <w:szCs w:val="24"/>
        </w:rPr>
        <w:t>Blindness and visual impairment</w:t>
      </w:r>
      <w:r w:rsidRPr="00CC77B1">
        <w:rPr>
          <w:rFonts w:ascii="Vadana" w:hAnsi="Vadana"/>
          <w:noProof/>
          <w:sz w:val="24"/>
          <w:szCs w:val="24"/>
        </w:rPr>
        <w:t>. doi: 5/30/2018.</w:t>
      </w:r>
    </w:p>
    <w:p w:rsidR="002B442C" w:rsidRPr="00CC77B1" w:rsidRDefault="002B442C" w:rsidP="00D20B6B">
      <w:pPr>
        <w:autoSpaceDE w:val="0"/>
        <w:autoSpaceDN w:val="0"/>
        <w:adjustRightInd w:val="0"/>
        <w:spacing w:line="360" w:lineRule="auto"/>
        <w:rPr>
          <w:rFonts w:ascii="Vadana" w:hAnsi="Vadana"/>
          <w:noProof/>
          <w:sz w:val="24"/>
          <w:szCs w:val="24"/>
        </w:rPr>
      </w:pPr>
      <w:r w:rsidRPr="00CC77B1">
        <w:rPr>
          <w:rFonts w:ascii="Vadana" w:hAnsi="Vadana"/>
          <w:noProof/>
          <w:sz w:val="24"/>
          <w:szCs w:val="24"/>
        </w:rPr>
        <w:t xml:space="preserve">Ye, D., Gong, D. and Wang, W. (2009) ‘Application of wireless sensor networks in environmental monitoring’, in </w:t>
      </w:r>
      <w:r w:rsidRPr="00CC77B1">
        <w:rPr>
          <w:rFonts w:ascii="Vadana" w:hAnsi="Vadana"/>
          <w:i/>
          <w:iCs/>
          <w:noProof/>
          <w:sz w:val="24"/>
          <w:szCs w:val="24"/>
        </w:rPr>
        <w:t>2009 2nd International Conference on Power Electronics and Intelligent Transportation System (PEITS)</w:t>
      </w:r>
      <w:r w:rsidRPr="00CC77B1">
        <w:rPr>
          <w:rFonts w:ascii="Vadana" w:hAnsi="Vadana"/>
          <w:noProof/>
          <w:sz w:val="24"/>
          <w:szCs w:val="24"/>
        </w:rPr>
        <w:t>, pp. 205–208. doi: 10.1109/PEITS.2009.5407035.</w:t>
      </w:r>
    </w:p>
    <w:p w:rsidR="00D20B6B" w:rsidRPr="00CC77B1" w:rsidRDefault="00D20B6B" w:rsidP="00D20B6B">
      <w:pPr>
        <w:autoSpaceDE w:val="0"/>
        <w:autoSpaceDN w:val="0"/>
        <w:adjustRightInd w:val="0"/>
        <w:spacing w:line="360" w:lineRule="auto"/>
        <w:rPr>
          <w:rFonts w:ascii="Vadana" w:hAnsi="Vadana"/>
          <w:noProof/>
          <w:sz w:val="24"/>
          <w:szCs w:val="24"/>
        </w:rPr>
      </w:pPr>
    </w:p>
    <w:p w:rsidR="00D20B6B" w:rsidRPr="00CC77B1" w:rsidRDefault="00D20B6B" w:rsidP="00D20B6B">
      <w:pPr>
        <w:autoSpaceDE w:val="0"/>
        <w:autoSpaceDN w:val="0"/>
        <w:adjustRightInd w:val="0"/>
        <w:spacing w:line="360" w:lineRule="auto"/>
        <w:rPr>
          <w:rFonts w:ascii="Vadana" w:hAnsi="Vadana"/>
          <w:noProof/>
          <w:sz w:val="24"/>
          <w:szCs w:val="24"/>
        </w:rPr>
      </w:pPr>
    </w:p>
    <w:p w:rsidR="00D20B6B" w:rsidRPr="00CC77B1" w:rsidRDefault="00D20B6B" w:rsidP="00D20B6B">
      <w:pPr>
        <w:autoSpaceDE w:val="0"/>
        <w:autoSpaceDN w:val="0"/>
        <w:adjustRightInd w:val="0"/>
        <w:spacing w:line="360" w:lineRule="auto"/>
        <w:rPr>
          <w:rFonts w:ascii="Vadana" w:hAnsi="Vadana"/>
          <w:noProof/>
          <w:sz w:val="24"/>
          <w:szCs w:val="24"/>
        </w:rPr>
      </w:pPr>
    </w:p>
    <w:p w:rsidR="00D20B6B" w:rsidRPr="00CC77B1" w:rsidRDefault="00D20B6B" w:rsidP="00D20B6B">
      <w:pPr>
        <w:autoSpaceDE w:val="0"/>
        <w:autoSpaceDN w:val="0"/>
        <w:adjustRightInd w:val="0"/>
        <w:spacing w:line="360" w:lineRule="auto"/>
        <w:rPr>
          <w:rFonts w:ascii="Vadana" w:hAnsi="Vadana"/>
          <w:noProof/>
          <w:sz w:val="24"/>
          <w:szCs w:val="24"/>
        </w:rPr>
      </w:pPr>
    </w:p>
    <w:p w:rsidR="00D20B6B" w:rsidRPr="00CC77B1" w:rsidRDefault="00D20B6B" w:rsidP="00D20B6B">
      <w:pPr>
        <w:autoSpaceDE w:val="0"/>
        <w:autoSpaceDN w:val="0"/>
        <w:adjustRightInd w:val="0"/>
        <w:spacing w:line="360" w:lineRule="auto"/>
        <w:rPr>
          <w:rFonts w:ascii="Vadana" w:hAnsi="Vadana"/>
          <w:noProof/>
          <w:sz w:val="24"/>
          <w:szCs w:val="24"/>
        </w:rPr>
      </w:pPr>
    </w:p>
    <w:p w:rsidR="00D20B6B" w:rsidRPr="00CC77B1" w:rsidRDefault="00256DB3" w:rsidP="00D20B6B">
      <w:pPr>
        <w:autoSpaceDE w:val="0"/>
        <w:autoSpaceDN w:val="0"/>
        <w:adjustRightInd w:val="0"/>
        <w:spacing w:line="360" w:lineRule="auto"/>
        <w:rPr>
          <w:rFonts w:ascii="Vadana" w:hAnsi="Vadana"/>
          <w:sz w:val="24"/>
          <w:szCs w:val="24"/>
        </w:rPr>
      </w:pPr>
      <w:r w:rsidRPr="00CC77B1">
        <w:rPr>
          <w:rFonts w:ascii="Vadana" w:hAnsi="Vadana"/>
          <w:sz w:val="24"/>
          <w:szCs w:val="24"/>
        </w:rPr>
        <w:fldChar w:fldCharType="end"/>
      </w:r>
      <w:r w:rsidR="00D20B6B" w:rsidRPr="00CC77B1">
        <w:rPr>
          <w:rFonts w:ascii="Vadana" w:hAnsi="Vadana"/>
          <w:sz w:val="24"/>
          <w:szCs w:val="24"/>
        </w:rPr>
        <w:t xml:space="preserve"> </w:t>
      </w:r>
    </w:p>
    <w:p w:rsidR="001F1DEF" w:rsidRPr="00CC77B1" w:rsidRDefault="001F1DEF" w:rsidP="00D20B6B">
      <w:pPr>
        <w:autoSpaceDE w:val="0"/>
        <w:autoSpaceDN w:val="0"/>
        <w:adjustRightInd w:val="0"/>
        <w:spacing w:line="360" w:lineRule="auto"/>
        <w:rPr>
          <w:rFonts w:ascii="Vadana" w:hAnsi="Vadana"/>
          <w:sz w:val="24"/>
          <w:szCs w:val="24"/>
        </w:rPr>
      </w:pPr>
      <w:bookmarkStart w:id="19" w:name="_GoBack"/>
      <w:bookmarkEnd w:id="19"/>
    </w:p>
    <w:p w:rsidR="000F181D" w:rsidRPr="00CC77B1" w:rsidRDefault="000F181D" w:rsidP="00D20B6B">
      <w:pPr>
        <w:spacing w:line="360" w:lineRule="auto"/>
        <w:rPr>
          <w:rFonts w:ascii="Vadana" w:hAnsi="Vadana"/>
          <w:sz w:val="24"/>
          <w:szCs w:val="24"/>
        </w:rPr>
      </w:pPr>
    </w:p>
    <w:p w:rsidR="000F181D" w:rsidRPr="00CC77B1" w:rsidRDefault="000F181D" w:rsidP="00D20B6B">
      <w:pPr>
        <w:spacing w:line="360" w:lineRule="auto"/>
        <w:rPr>
          <w:rFonts w:ascii="Vadana" w:hAnsi="Vadana"/>
          <w:sz w:val="24"/>
          <w:szCs w:val="24"/>
        </w:rPr>
      </w:pPr>
    </w:p>
    <w:sectPr w:rsidR="000F181D" w:rsidRPr="00CC77B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游明朝">
    <w:altName w:val="Yu Mincho"/>
    <w:panose1 w:val="00000000000000000000"/>
    <w:charset w:val="80"/>
    <w:family w:val="roman"/>
    <w:notTrueType/>
    <w:pitch w:val="default"/>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游ゴシック Light">
    <w:panose1 w:val="00000000000000000000"/>
    <w:charset w:val="80"/>
    <w:family w:val="roman"/>
    <w:notTrueType/>
    <w:pitch w:val="default"/>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Vadana">
    <w:altName w:val="Times New Roman"/>
    <w:panose1 w:val="00000000000000000000"/>
    <w:charset w:val="00"/>
    <w:family w:val="roman"/>
    <w:notTrueType/>
    <w:pitch w:val="default"/>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44B37DB"/>
    <w:multiLevelType w:val="multilevel"/>
    <w:tmpl w:val="1D14DE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543A0937"/>
    <w:multiLevelType w:val="multilevel"/>
    <w:tmpl w:val="4B708A12"/>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574A012F"/>
    <w:multiLevelType w:val="hybridMultilevel"/>
    <w:tmpl w:val="45E6E65E"/>
    <w:lvl w:ilvl="0" w:tplc="08090005">
      <w:start w:val="1"/>
      <w:numFmt w:val="bullet"/>
      <w:lvlText w:val=""/>
      <w:lvlJc w:val="left"/>
      <w:pPr>
        <w:tabs>
          <w:tab w:val="num" w:pos="720"/>
        </w:tabs>
        <w:ind w:left="720" w:hanging="360"/>
      </w:pPr>
      <w:rPr>
        <w:rFonts w:ascii="Wingdings" w:hAnsi="Wingdings" w:cs="Wingdings" w:hint="default"/>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start w:val="1"/>
      <w:numFmt w:val="bullet"/>
      <w:lvlText w:val=""/>
      <w:lvlJc w:val="left"/>
      <w:pPr>
        <w:tabs>
          <w:tab w:val="num" w:pos="2160"/>
        </w:tabs>
        <w:ind w:left="2160" w:hanging="360"/>
      </w:pPr>
      <w:rPr>
        <w:rFonts w:ascii="Wingdings" w:hAnsi="Wingdings" w:cs="Wingdings" w:hint="default"/>
      </w:rPr>
    </w:lvl>
    <w:lvl w:ilvl="3" w:tplc="08090001">
      <w:start w:val="1"/>
      <w:numFmt w:val="bullet"/>
      <w:lvlText w:val=""/>
      <w:lvlJc w:val="left"/>
      <w:pPr>
        <w:tabs>
          <w:tab w:val="num" w:pos="2880"/>
        </w:tabs>
        <w:ind w:left="2880" w:hanging="360"/>
      </w:pPr>
      <w:rPr>
        <w:rFonts w:ascii="Symbol" w:hAnsi="Symbol" w:cs="Symbol" w:hint="default"/>
      </w:rPr>
    </w:lvl>
    <w:lvl w:ilvl="4" w:tplc="08090003">
      <w:start w:val="1"/>
      <w:numFmt w:val="bullet"/>
      <w:lvlText w:val="o"/>
      <w:lvlJc w:val="left"/>
      <w:pPr>
        <w:tabs>
          <w:tab w:val="num" w:pos="3600"/>
        </w:tabs>
        <w:ind w:left="3600" w:hanging="360"/>
      </w:pPr>
      <w:rPr>
        <w:rFonts w:ascii="Courier New" w:hAnsi="Courier New" w:cs="Courier New" w:hint="default"/>
      </w:rPr>
    </w:lvl>
    <w:lvl w:ilvl="5" w:tplc="08090005">
      <w:start w:val="1"/>
      <w:numFmt w:val="bullet"/>
      <w:lvlText w:val=""/>
      <w:lvlJc w:val="left"/>
      <w:pPr>
        <w:tabs>
          <w:tab w:val="num" w:pos="4320"/>
        </w:tabs>
        <w:ind w:left="4320" w:hanging="360"/>
      </w:pPr>
      <w:rPr>
        <w:rFonts w:ascii="Wingdings" w:hAnsi="Wingdings" w:cs="Wingdings" w:hint="default"/>
      </w:rPr>
    </w:lvl>
    <w:lvl w:ilvl="6" w:tplc="08090001">
      <w:start w:val="1"/>
      <w:numFmt w:val="bullet"/>
      <w:lvlText w:val=""/>
      <w:lvlJc w:val="left"/>
      <w:pPr>
        <w:tabs>
          <w:tab w:val="num" w:pos="5040"/>
        </w:tabs>
        <w:ind w:left="5040" w:hanging="360"/>
      </w:pPr>
      <w:rPr>
        <w:rFonts w:ascii="Symbol" w:hAnsi="Symbol" w:cs="Symbol" w:hint="default"/>
      </w:rPr>
    </w:lvl>
    <w:lvl w:ilvl="7" w:tplc="08090003">
      <w:start w:val="1"/>
      <w:numFmt w:val="bullet"/>
      <w:lvlText w:val="o"/>
      <w:lvlJc w:val="left"/>
      <w:pPr>
        <w:tabs>
          <w:tab w:val="num" w:pos="5760"/>
        </w:tabs>
        <w:ind w:left="5760" w:hanging="360"/>
      </w:pPr>
      <w:rPr>
        <w:rFonts w:ascii="Courier New" w:hAnsi="Courier New" w:cs="Courier New" w:hint="default"/>
      </w:rPr>
    </w:lvl>
    <w:lvl w:ilvl="8" w:tplc="08090005">
      <w:start w:val="1"/>
      <w:numFmt w:val="bullet"/>
      <w:lvlText w:val=""/>
      <w:lvlJc w:val="left"/>
      <w:pPr>
        <w:tabs>
          <w:tab w:val="num" w:pos="6480"/>
        </w:tabs>
        <w:ind w:left="6480" w:hanging="360"/>
      </w:pPr>
      <w:rPr>
        <w:rFonts w:ascii="Wingdings" w:hAnsi="Wingdings" w:cs="Wingdings" w:hint="default"/>
      </w:rPr>
    </w:lvl>
  </w:abstractNum>
  <w:num w:numId="1">
    <w:abstractNumId w:val="2"/>
  </w:num>
  <w:num w:numId="2">
    <w:abstractNumId w:val="0"/>
  </w:num>
  <w:num w:numId="3">
    <w:abstractNumId w:val="1"/>
    <w:lvlOverride w:ilvl="0">
      <w:startOverride w:val="1"/>
    </w:lvlOverride>
  </w:num>
  <w:num w:numId="4">
    <w:abstractNumId w:val="1"/>
    <w:lvlOverride w:ilvl="0">
      <w:startOverride w:val="2"/>
    </w:lvlOverride>
  </w:num>
  <w:num w:numId="5">
    <w:abstractNumId w:val="1"/>
    <w:lvlOverride w:ilvl="0"/>
    <w:lvlOverride w:ilvl="1">
      <w:startOverride w:val="1"/>
    </w:lvlOverride>
  </w:num>
  <w:num w:numId="6">
    <w:abstractNumId w:val="1"/>
    <w:lvlOverride w:ilvl="0"/>
    <w:lvlOverride w:ilvl="1">
      <w:startOverride w:val="2"/>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69DD"/>
    <w:rsid w:val="00002FBF"/>
    <w:rsid w:val="0001052D"/>
    <w:rsid w:val="00025BD8"/>
    <w:rsid w:val="00045367"/>
    <w:rsid w:val="000572A6"/>
    <w:rsid w:val="000842C1"/>
    <w:rsid w:val="000A418E"/>
    <w:rsid w:val="000B56E9"/>
    <w:rsid w:val="000C4E18"/>
    <w:rsid w:val="000D3552"/>
    <w:rsid w:val="000D388A"/>
    <w:rsid w:val="000E15C6"/>
    <w:rsid w:val="000F000C"/>
    <w:rsid w:val="000F181D"/>
    <w:rsid w:val="001469D4"/>
    <w:rsid w:val="00160B1D"/>
    <w:rsid w:val="001776ED"/>
    <w:rsid w:val="001A07C4"/>
    <w:rsid w:val="001F1DEF"/>
    <w:rsid w:val="00211E0A"/>
    <w:rsid w:val="002335C4"/>
    <w:rsid w:val="00256DB3"/>
    <w:rsid w:val="0026199B"/>
    <w:rsid w:val="00264F46"/>
    <w:rsid w:val="002A4B88"/>
    <w:rsid w:val="002B442C"/>
    <w:rsid w:val="002E4074"/>
    <w:rsid w:val="002E447B"/>
    <w:rsid w:val="00340B90"/>
    <w:rsid w:val="00356615"/>
    <w:rsid w:val="0036075B"/>
    <w:rsid w:val="003613A4"/>
    <w:rsid w:val="00396D0C"/>
    <w:rsid w:val="003B7056"/>
    <w:rsid w:val="003D04E8"/>
    <w:rsid w:val="003E03F8"/>
    <w:rsid w:val="003E7D17"/>
    <w:rsid w:val="004344C2"/>
    <w:rsid w:val="004A461B"/>
    <w:rsid w:val="00505AF9"/>
    <w:rsid w:val="00512862"/>
    <w:rsid w:val="00531FBF"/>
    <w:rsid w:val="00532742"/>
    <w:rsid w:val="005616D5"/>
    <w:rsid w:val="00591F8D"/>
    <w:rsid w:val="005A0868"/>
    <w:rsid w:val="005D629A"/>
    <w:rsid w:val="006857E4"/>
    <w:rsid w:val="006973A7"/>
    <w:rsid w:val="006C2E9F"/>
    <w:rsid w:val="006E4F7B"/>
    <w:rsid w:val="006F27C6"/>
    <w:rsid w:val="00704A0B"/>
    <w:rsid w:val="00704B74"/>
    <w:rsid w:val="00705BFD"/>
    <w:rsid w:val="00792EDB"/>
    <w:rsid w:val="00793F3A"/>
    <w:rsid w:val="007C09DE"/>
    <w:rsid w:val="007C59E1"/>
    <w:rsid w:val="007D3988"/>
    <w:rsid w:val="007D69DD"/>
    <w:rsid w:val="008B7CF3"/>
    <w:rsid w:val="008D5E1E"/>
    <w:rsid w:val="008E53A4"/>
    <w:rsid w:val="008E6144"/>
    <w:rsid w:val="008E6615"/>
    <w:rsid w:val="00905E85"/>
    <w:rsid w:val="00952BDF"/>
    <w:rsid w:val="00970A66"/>
    <w:rsid w:val="009745B5"/>
    <w:rsid w:val="009965A9"/>
    <w:rsid w:val="009D6B20"/>
    <w:rsid w:val="00A5133F"/>
    <w:rsid w:val="00B04353"/>
    <w:rsid w:val="00B26C88"/>
    <w:rsid w:val="00B55D6C"/>
    <w:rsid w:val="00B844C4"/>
    <w:rsid w:val="00B87B3E"/>
    <w:rsid w:val="00BB7E08"/>
    <w:rsid w:val="00CC7729"/>
    <w:rsid w:val="00CC77B1"/>
    <w:rsid w:val="00D20B6B"/>
    <w:rsid w:val="00D53CC1"/>
    <w:rsid w:val="00EA7F00"/>
    <w:rsid w:val="00F3475C"/>
    <w:rsid w:val="00F5210E"/>
    <w:rsid w:val="00F61DDA"/>
    <w:rsid w:val="00F6655A"/>
    <w:rsid w:val="00F832B0"/>
    <w:rsid w:val="00F86491"/>
    <w:rsid w:val="00FB4F43"/>
    <w:rsid w:val="00FD144D"/>
    <w:rsid w:val="00FD1ED7"/>
    <w:rsid w:val="00FE10CA"/>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ja-JP"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D69DD"/>
    <w:pPr>
      <w:widowControl w:val="0"/>
      <w:suppressAutoHyphens/>
      <w:spacing w:after="0" w:line="240" w:lineRule="auto"/>
      <w:jc w:val="both"/>
    </w:pPr>
    <w:rPr>
      <w:rFonts w:ascii="Times New Roman" w:eastAsia="Times New Roman" w:hAnsi="Times New Roman" w:cs="Times New Roman"/>
      <w:snapToGrid w:val="0"/>
      <w:sz w:val="20"/>
      <w:szCs w:val="20"/>
      <w:lang w:eastAsia="en-US"/>
    </w:rPr>
  </w:style>
  <w:style w:type="paragraph" w:styleId="Heading1">
    <w:name w:val="heading 1"/>
    <w:basedOn w:val="Normal"/>
    <w:next w:val="Normal"/>
    <w:link w:val="Heading1Char"/>
    <w:uiPriority w:val="9"/>
    <w:qFormat/>
    <w:rsid w:val="007D69DD"/>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D69DD"/>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Heading2"/>
    <w:next w:val="BodyText"/>
    <w:link w:val="Heading3Char"/>
    <w:autoRedefine/>
    <w:qFormat/>
    <w:rsid w:val="00704A0B"/>
    <w:pPr>
      <w:keepLines w:val="0"/>
      <w:tabs>
        <w:tab w:val="left" w:pos="-720"/>
      </w:tabs>
      <w:spacing w:before="0"/>
      <w:outlineLvl w:val="2"/>
    </w:pPr>
    <w:rPr>
      <w:rFonts w:ascii="Georgia" w:eastAsia="Times New Roman" w:hAnsi="Georgia" w:cs="Times New Roman"/>
      <w:b/>
      <w:color w:val="333333"/>
      <w:sz w:val="23"/>
      <w:szCs w:val="23"/>
      <w:shd w:val="clear" w:color="auto" w:fill="FFFFF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704A0B"/>
    <w:rPr>
      <w:rFonts w:ascii="Georgia" w:eastAsia="Times New Roman" w:hAnsi="Georgia" w:cs="Times New Roman"/>
      <w:b/>
      <w:snapToGrid w:val="0"/>
      <w:color w:val="333333"/>
      <w:sz w:val="23"/>
      <w:szCs w:val="23"/>
      <w:lang w:eastAsia="en-US"/>
    </w:rPr>
  </w:style>
  <w:style w:type="paragraph" w:styleId="BodyText">
    <w:name w:val="Body Text"/>
    <w:basedOn w:val="Normal"/>
    <w:link w:val="BodyTextChar"/>
    <w:rsid w:val="007D69DD"/>
  </w:style>
  <w:style w:type="character" w:customStyle="1" w:styleId="BodyTextChar">
    <w:name w:val="Body Text Char"/>
    <w:basedOn w:val="DefaultParagraphFont"/>
    <w:link w:val="BodyText"/>
    <w:rsid w:val="007D69DD"/>
    <w:rPr>
      <w:rFonts w:ascii="Times New Roman" w:eastAsia="Times New Roman" w:hAnsi="Times New Roman" w:cs="Times New Roman"/>
      <w:snapToGrid w:val="0"/>
      <w:sz w:val="20"/>
      <w:szCs w:val="20"/>
      <w:lang w:eastAsia="en-US"/>
    </w:rPr>
  </w:style>
  <w:style w:type="character" w:customStyle="1" w:styleId="Heading2Char">
    <w:name w:val="Heading 2 Char"/>
    <w:basedOn w:val="DefaultParagraphFont"/>
    <w:link w:val="Heading2"/>
    <w:uiPriority w:val="9"/>
    <w:rsid w:val="007D69DD"/>
    <w:rPr>
      <w:rFonts w:asciiTheme="majorHAnsi" w:eastAsiaTheme="majorEastAsia" w:hAnsiTheme="majorHAnsi" w:cstheme="majorBidi"/>
      <w:snapToGrid w:val="0"/>
      <w:color w:val="2E74B5" w:themeColor="accent1" w:themeShade="BF"/>
      <w:sz w:val="26"/>
      <w:szCs w:val="26"/>
      <w:lang w:eastAsia="en-US"/>
    </w:rPr>
  </w:style>
  <w:style w:type="character" w:customStyle="1" w:styleId="Heading1Char">
    <w:name w:val="Heading 1 Char"/>
    <w:basedOn w:val="DefaultParagraphFont"/>
    <w:link w:val="Heading1"/>
    <w:uiPriority w:val="9"/>
    <w:rsid w:val="007D69DD"/>
    <w:rPr>
      <w:rFonts w:asciiTheme="majorHAnsi" w:eastAsiaTheme="majorEastAsia" w:hAnsiTheme="majorHAnsi" w:cstheme="majorBidi"/>
      <w:snapToGrid w:val="0"/>
      <w:color w:val="2E74B5" w:themeColor="accent1" w:themeShade="BF"/>
      <w:sz w:val="32"/>
      <w:szCs w:val="32"/>
      <w:lang w:eastAsia="en-US"/>
    </w:rPr>
  </w:style>
  <w:style w:type="paragraph" w:styleId="BalloonText">
    <w:name w:val="Balloon Text"/>
    <w:basedOn w:val="Normal"/>
    <w:link w:val="BalloonTextChar"/>
    <w:uiPriority w:val="99"/>
    <w:semiHidden/>
    <w:unhideWhenUsed/>
    <w:rsid w:val="000A418E"/>
    <w:rPr>
      <w:rFonts w:ascii="Tahoma" w:hAnsi="Tahoma" w:cs="Tahoma"/>
      <w:sz w:val="16"/>
      <w:szCs w:val="16"/>
    </w:rPr>
  </w:style>
  <w:style w:type="character" w:customStyle="1" w:styleId="BalloonTextChar">
    <w:name w:val="Balloon Text Char"/>
    <w:basedOn w:val="DefaultParagraphFont"/>
    <w:link w:val="BalloonText"/>
    <w:uiPriority w:val="99"/>
    <w:semiHidden/>
    <w:rsid w:val="000A418E"/>
    <w:rPr>
      <w:rFonts w:ascii="Tahoma" w:eastAsia="Times New Roman" w:hAnsi="Tahoma" w:cs="Tahoma"/>
      <w:snapToGrid w:val="0"/>
      <w:sz w:val="16"/>
      <w:szCs w:val="16"/>
      <w:lang w:eastAsia="en-US"/>
    </w:rPr>
  </w:style>
  <w:style w:type="character" w:styleId="Hyperlink">
    <w:name w:val="Hyperlink"/>
    <w:basedOn w:val="DefaultParagraphFont"/>
    <w:uiPriority w:val="99"/>
    <w:unhideWhenUsed/>
    <w:rsid w:val="00B55D6C"/>
    <w:rPr>
      <w:color w:val="0563C1" w:themeColor="hyperlink"/>
      <w:u w:val="single"/>
    </w:rPr>
  </w:style>
  <w:style w:type="character" w:customStyle="1" w:styleId="ng-binding">
    <w:name w:val="ng-binding"/>
    <w:basedOn w:val="DefaultParagraphFont"/>
    <w:rsid w:val="00B04353"/>
  </w:style>
  <w:style w:type="paragraph" w:styleId="NormalWeb">
    <w:name w:val="Normal (Web)"/>
    <w:basedOn w:val="Normal"/>
    <w:uiPriority w:val="99"/>
    <w:unhideWhenUsed/>
    <w:rsid w:val="005A0868"/>
    <w:pPr>
      <w:widowControl/>
      <w:suppressAutoHyphens w:val="0"/>
      <w:spacing w:before="100" w:beforeAutospacing="1" w:after="100" w:afterAutospacing="1"/>
      <w:jc w:val="left"/>
    </w:pPr>
    <w:rPr>
      <w:snapToGrid/>
      <w:sz w:val="24"/>
      <w:szCs w:val="24"/>
      <w:lang w:val="en-US"/>
    </w:rPr>
  </w:style>
  <w:style w:type="table" w:styleId="TableGrid">
    <w:name w:val="Table Grid"/>
    <w:basedOn w:val="TableNormal"/>
    <w:uiPriority w:val="59"/>
    <w:rsid w:val="00704A0B"/>
    <w:pPr>
      <w:spacing w:after="0" w:line="240" w:lineRule="auto"/>
    </w:pPr>
    <w:rPr>
      <w:rFonts w:eastAsiaTheme="minorHAnsi"/>
      <w:lang w:val="en-MY"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704A0B"/>
    <w:pPr>
      <w:widowControl/>
      <w:suppressAutoHyphens w:val="0"/>
      <w:spacing w:after="200" w:line="276" w:lineRule="auto"/>
      <w:ind w:left="720"/>
      <w:contextualSpacing/>
      <w:jc w:val="left"/>
    </w:pPr>
    <w:rPr>
      <w:rFonts w:asciiTheme="minorHAnsi" w:eastAsiaTheme="minorHAnsi" w:hAnsiTheme="minorHAnsi" w:cstheme="minorBidi"/>
      <w:snapToGrid/>
      <w:sz w:val="22"/>
      <w:szCs w:val="22"/>
      <w:lang w:val="en-MY"/>
    </w:rPr>
  </w:style>
  <w:style w:type="paragraph" w:styleId="Caption">
    <w:name w:val="caption"/>
    <w:basedOn w:val="Normal"/>
    <w:next w:val="Normal"/>
    <w:uiPriority w:val="35"/>
    <w:unhideWhenUsed/>
    <w:qFormat/>
    <w:rsid w:val="00D20B6B"/>
    <w:pPr>
      <w:spacing w:after="200"/>
    </w:pPr>
    <w:rPr>
      <w:b/>
      <w:bCs/>
      <w:color w:val="5B9BD5" w:themeColor="accent1"/>
      <w:sz w:val="18"/>
      <w:szCs w:val="18"/>
    </w:rPr>
  </w:style>
  <w:style w:type="paragraph" w:styleId="TOCHeading">
    <w:name w:val="TOC Heading"/>
    <w:basedOn w:val="Heading1"/>
    <w:next w:val="Normal"/>
    <w:uiPriority w:val="39"/>
    <w:semiHidden/>
    <w:unhideWhenUsed/>
    <w:qFormat/>
    <w:rsid w:val="00396D0C"/>
    <w:pPr>
      <w:widowControl/>
      <w:suppressAutoHyphens w:val="0"/>
      <w:spacing w:before="480" w:line="276" w:lineRule="auto"/>
      <w:jc w:val="left"/>
      <w:outlineLvl w:val="9"/>
    </w:pPr>
    <w:rPr>
      <w:b/>
      <w:bCs/>
      <w:snapToGrid/>
      <w:sz w:val="28"/>
      <w:szCs w:val="28"/>
      <w:lang w:val="en-US" w:eastAsia="ja-JP"/>
    </w:rPr>
  </w:style>
  <w:style w:type="paragraph" w:styleId="TOC1">
    <w:name w:val="toc 1"/>
    <w:basedOn w:val="Normal"/>
    <w:next w:val="Normal"/>
    <w:autoRedefine/>
    <w:uiPriority w:val="39"/>
    <w:unhideWhenUsed/>
    <w:rsid w:val="00396D0C"/>
    <w:pPr>
      <w:spacing w:after="100"/>
    </w:pPr>
  </w:style>
  <w:style w:type="paragraph" w:styleId="TOC2">
    <w:name w:val="toc 2"/>
    <w:basedOn w:val="Normal"/>
    <w:next w:val="Normal"/>
    <w:autoRedefine/>
    <w:uiPriority w:val="39"/>
    <w:unhideWhenUsed/>
    <w:rsid w:val="00396D0C"/>
    <w:pPr>
      <w:spacing w:after="100"/>
      <w:ind w:left="20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ja-JP"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D69DD"/>
    <w:pPr>
      <w:widowControl w:val="0"/>
      <w:suppressAutoHyphens/>
      <w:spacing w:after="0" w:line="240" w:lineRule="auto"/>
      <w:jc w:val="both"/>
    </w:pPr>
    <w:rPr>
      <w:rFonts w:ascii="Times New Roman" w:eastAsia="Times New Roman" w:hAnsi="Times New Roman" w:cs="Times New Roman"/>
      <w:snapToGrid w:val="0"/>
      <w:sz w:val="20"/>
      <w:szCs w:val="20"/>
      <w:lang w:eastAsia="en-US"/>
    </w:rPr>
  </w:style>
  <w:style w:type="paragraph" w:styleId="Heading1">
    <w:name w:val="heading 1"/>
    <w:basedOn w:val="Normal"/>
    <w:next w:val="Normal"/>
    <w:link w:val="Heading1Char"/>
    <w:uiPriority w:val="9"/>
    <w:qFormat/>
    <w:rsid w:val="007D69DD"/>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D69DD"/>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Heading2"/>
    <w:next w:val="BodyText"/>
    <w:link w:val="Heading3Char"/>
    <w:autoRedefine/>
    <w:qFormat/>
    <w:rsid w:val="00704A0B"/>
    <w:pPr>
      <w:keepLines w:val="0"/>
      <w:tabs>
        <w:tab w:val="left" w:pos="-720"/>
      </w:tabs>
      <w:spacing w:before="0"/>
      <w:outlineLvl w:val="2"/>
    </w:pPr>
    <w:rPr>
      <w:rFonts w:ascii="Georgia" w:eastAsia="Times New Roman" w:hAnsi="Georgia" w:cs="Times New Roman"/>
      <w:b/>
      <w:color w:val="333333"/>
      <w:sz w:val="23"/>
      <w:szCs w:val="23"/>
      <w:shd w:val="clear" w:color="auto" w:fill="FFFFF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704A0B"/>
    <w:rPr>
      <w:rFonts w:ascii="Georgia" w:eastAsia="Times New Roman" w:hAnsi="Georgia" w:cs="Times New Roman"/>
      <w:b/>
      <w:snapToGrid w:val="0"/>
      <w:color w:val="333333"/>
      <w:sz w:val="23"/>
      <w:szCs w:val="23"/>
      <w:lang w:eastAsia="en-US"/>
    </w:rPr>
  </w:style>
  <w:style w:type="paragraph" w:styleId="BodyText">
    <w:name w:val="Body Text"/>
    <w:basedOn w:val="Normal"/>
    <w:link w:val="BodyTextChar"/>
    <w:rsid w:val="007D69DD"/>
  </w:style>
  <w:style w:type="character" w:customStyle="1" w:styleId="BodyTextChar">
    <w:name w:val="Body Text Char"/>
    <w:basedOn w:val="DefaultParagraphFont"/>
    <w:link w:val="BodyText"/>
    <w:rsid w:val="007D69DD"/>
    <w:rPr>
      <w:rFonts w:ascii="Times New Roman" w:eastAsia="Times New Roman" w:hAnsi="Times New Roman" w:cs="Times New Roman"/>
      <w:snapToGrid w:val="0"/>
      <w:sz w:val="20"/>
      <w:szCs w:val="20"/>
      <w:lang w:eastAsia="en-US"/>
    </w:rPr>
  </w:style>
  <w:style w:type="character" w:customStyle="1" w:styleId="Heading2Char">
    <w:name w:val="Heading 2 Char"/>
    <w:basedOn w:val="DefaultParagraphFont"/>
    <w:link w:val="Heading2"/>
    <w:uiPriority w:val="9"/>
    <w:rsid w:val="007D69DD"/>
    <w:rPr>
      <w:rFonts w:asciiTheme="majorHAnsi" w:eastAsiaTheme="majorEastAsia" w:hAnsiTheme="majorHAnsi" w:cstheme="majorBidi"/>
      <w:snapToGrid w:val="0"/>
      <w:color w:val="2E74B5" w:themeColor="accent1" w:themeShade="BF"/>
      <w:sz w:val="26"/>
      <w:szCs w:val="26"/>
      <w:lang w:eastAsia="en-US"/>
    </w:rPr>
  </w:style>
  <w:style w:type="character" w:customStyle="1" w:styleId="Heading1Char">
    <w:name w:val="Heading 1 Char"/>
    <w:basedOn w:val="DefaultParagraphFont"/>
    <w:link w:val="Heading1"/>
    <w:uiPriority w:val="9"/>
    <w:rsid w:val="007D69DD"/>
    <w:rPr>
      <w:rFonts w:asciiTheme="majorHAnsi" w:eastAsiaTheme="majorEastAsia" w:hAnsiTheme="majorHAnsi" w:cstheme="majorBidi"/>
      <w:snapToGrid w:val="0"/>
      <w:color w:val="2E74B5" w:themeColor="accent1" w:themeShade="BF"/>
      <w:sz w:val="32"/>
      <w:szCs w:val="32"/>
      <w:lang w:eastAsia="en-US"/>
    </w:rPr>
  </w:style>
  <w:style w:type="paragraph" w:styleId="BalloonText">
    <w:name w:val="Balloon Text"/>
    <w:basedOn w:val="Normal"/>
    <w:link w:val="BalloonTextChar"/>
    <w:uiPriority w:val="99"/>
    <w:semiHidden/>
    <w:unhideWhenUsed/>
    <w:rsid w:val="000A418E"/>
    <w:rPr>
      <w:rFonts w:ascii="Tahoma" w:hAnsi="Tahoma" w:cs="Tahoma"/>
      <w:sz w:val="16"/>
      <w:szCs w:val="16"/>
    </w:rPr>
  </w:style>
  <w:style w:type="character" w:customStyle="1" w:styleId="BalloonTextChar">
    <w:name w:val="Balloon Text Char"/>
    <w:basedOn w:val="DefaultParagraphFont"/>
    <w:link w:val="BalloonText"/>
    <w:uiPriority w:val="99"/>
    <w:semiHidden/>
    <w:rsid w:val="000A418E"/>
    <w:rPr>
      <w:rFonts w:ascii="Tahoma" w:eastAsia="Times New Roman" w:hAnsi="Tahoma" w:cs="Tahoma"/>
      <w:snapToGrid w:val="0"/>
      <w:sz w:val="16"/>
      <w:szCs w:val="16"/>
      <w:lang w:eastAsia="en-US"/>
    </w:rPr>
  </w:style>
  <w:style w:type="character" w:styleId="Hyperlink">
    <w:name w:val="Hyperlink"/>
    <w:basedOn w:val="DefaultParagraphFont"/>
    <w:uiPriority w:val="99"/>
    <w:unhideWhenUsed/>
    <w:rsid w:val="00B55D6C"/>
    <w:rPr>
      <w:color w:val="0563C1" w:themeColor="hyperlink"/>
      <w:u w:val="single"/>
    </w:rPr>
  </w:style>
  <w:style w:type="character" w:customStyle="1" w:styleId="ng-binding">
    <w:name w:val="ng-binding"/>
    <w:basedOn w:val="DefaultParagraphFont"/>
    <w:rsid w:val="00B04353"/>
  </w:style>
  <w:style w:type="paragraph" w:styleId="NormalWeb">
    <w:name w:val="Normal (Web)"/>
    <w:basedOn w:val="Normal"/>
    <w:uiPriority w:val="99"/>
    <w:unhideWhenUsed/>
    <w:rsid w:val="005A0868"/>
    <w:pPr>
      <w:widowControl/>
      <w:suppressAutoHyphens w:val="0"/>
      <w:spacing w:before="100" w:beforeAutospacing="1" w:after="100" w:afterAutospacing="1"/>
      <w:jc w:val="left"/>
    </w:pPr>
    <w:rPr>
      <w:snapToGrid/>
      <w:sz w:val="24"/>
      <w:szCs w:val="24"/>
      <w:lang w:val="en-US"/>
    </w:rPr>
  </w:style>
  <w:style w:type="table" w:styleId="TableGrid">
    <w:name w:val="Table Grid"/>
    <w:basedOn w:val="TableNormal"/>
    <w:uiPriority w:val="59"/>
    <w:rsid w:val="00704A0B"/>
    <w:pPr>
      <w:spacing w:after="0" w:line="240" w:lineRule="auto"/>
    </w:pPr>
    <w:rPr>
      <w:rFonts w:eastAsiaTheme="minorHAnsi"/>
      <w:lang w:val="en-MY"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704A0B"/>
    <w:pPr>
      <w:widowControl/>
      <w:suppressAutoHyphens w:val="0"/>
      <w:spacing w:after="200" w:line="276" w:lineRule="auto"/>
      <w:ind w:left="720"/>
      <w:contextualSpacing/>
      <w:jc w:val="left"/>
    </w:pPr>
    <w:rPr>
      <w:rFonts w:asciiTheme="minorHAnsi" w:eastAsiaTheme="minorHAnsi" w:hAnsiTheme="minorHAnsi" w:cstheme="minorBidi"/>
      <w:snapToGrid/>
      <w:sz w:val="22"/>
      <w:szCs w:val="22"/>
      <w:lang w:val="en-MY"/>
    </w:rPr>
  </w:style>
  <w:style w:type="paragraph" w:styleId="Caption">
    <w:name w:val="caption"/>
    <w:basedOn w:val="Normal"/>
    <w:next w:val="Normal"/>
    <w:uiPriority w:val="35"/>
    <w:unhideWhenUsed/>
    <w:qFormat/>
    <w:rsid w:val="00D20B6B"/>
    <w:pPr>
      <w:spacing w:after="200"/>
    </w:pPr>
    <w:rPr>
      <w:b/>
      <w:bCs/>
      <w:color w:val="5B9BD5" w:themeColor="accent1"/>
      <w:sz w:val="18"/>
      <w:szCs w:val="18"/>
    </w:rPr>
  </w:style>
  <w:style w:type="paragraph" w:styleId="TOCHeading">
    <w:name w:val="TOC Heading"/>
    <w:basedOn w:val="Heading1"/>
    <w:next w:val="Normal"/>
    <w:uiPriority w:val="39"/>
    <w:semiHidden/>
    <w:unhideWhenUsed/>
    <w:qFormat/>
    <w:rsid w:val="00396D0C"/>
    <w:pPr>
      <w:widowControl/>
      <w:suppressAutoHyphens w:val="0"/>
      <w:spacing w:before="480" w:line="276" w:lineRule="auto"/>
      <w:jc w:val="left"/>
      <w:outlineLvl w:val="9"/>
    </w:pPr>
    <w:rPr>
      <w:b/>
      <w:bCs/>
      <w:snapToGrid/>
      <w:sz w:val="28"/>
      <w:szCs w:val="28"/>
      <w:lang w:val="en-US" w:eastAsia="ja-JP"/>
    </w:rPr>
  </w:style>
  <w:style w:type="paragraph" w:styleId="TOC1">
    <w:name w:val="toc 1"/>
    <w:basedOn w:val="Normal"/>
    <w:next w:val="Normal"/>
    <w:autoRedefine/>
    <w:uiPriority w:val="39"/>
    <w:unhideWhenUsed/>
    <w:rsid w:val="00396D0C"/>
    <w:pPr>
      <w:spacing w:after="100"/>
    </w:pPr>
  </w:style>
  <w:style w:type="paragraph" w:styleId="TOC2">
    <w:name w:val="toc 2"/>
    <w:basedOn w:val="Normal"/>
    <w:next w:val="Normal"/>
    <w:autoRedefine/>
    <w:uiPriority w:val="39"/>
    <w:unhideWhenUsed/>
    <w:rsid w:val="00396D0C"/>
    <w:pPr>
      <w:spacing w:after="100"/>
      <w:ind w:left="2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5505764">
      <w:bodyDiv w:val="1"/>
      <w:marLeft w:val="0"/>
      <w:marRight w:val="0"/>
      <w:marTop w:val="0"/>
      <w:marBottom w:val="0"/>
      <w:divBdr>
        <w:top w:val="none" w:sz="0" w:space="0" w:color="auto"/>
        <w:left w:val="none" w:sz="0" w:space="0" w:color="auto"/>
        <w:bottom w:val="none" w:sz="0" w:space="0" w:color="auto"/>
        <w:right w:val="none" w:sz="0" w:space="0" w:color="auto"/>
      </w:divBdr>
      <w:divsChild>
        <w:div w:id="1422218717">
          <w:marLeft w:val="0"/>
          <w:marRight w:val="0"/>
          <w:marTop w:val="0"/>
          <w:marBottom w:val="0"/>
          <w:divBdr>
            <w:top w:val="none" w:sz="0" w:space="0" w:color="auto"/>
            <w:left w:val="none" w:sz="0" w:space="0" w:color="auto"/>
            <w:bottom w:val="none" w:sz="0" w:space="0" w:color="auto"/>
            <w:right w:val="none" w:sz="0" w:space="0" w:color="auto"/>
          </w:divBdr>
          <w:divsChild>
            <w:div w:id="1882160279">
              <w:marLeft w:val="0"/>
              <w:marRight w:val="0"/>
              <w:marTop w:val="0"/>
              <w:marBottom w:val="0"/>
              <w:divBdr>
                <w:top w:val="none" w:sz="0" w:space="0" w:color="auto"/>
                <w:left w:val="none" w:sz="0" w:space="0" w:color="auto"/>
                <w:bottom w:val="none" w:sz="0" w:space="0" w:color="auto"/>
                <w:right w:val="none" w:sz="0" w:space="0" w:color="auto"/>
              </w:divBdr>
              <w:divsChild>
                <w:div w:id="892816946">
                  <w:marLeft w:val="0"/>
                  <w:marRight w:val="0"/>
                  <w:marTop w:val="0"/>
                  <w:marBottom w:val="0"/>
                  <w:divBdr>
                    <w:top w:val="none" w:sz="0" w:space="0" w:color="auto"/>
                    <w:left w:val="none" w:sz="0" w:space="0" w:color="auto"/>
                    <w:bottom w:val="none" w:sz="0" w:space="0" w:color="auto"/>
                    <w:right w:val="none" w:sz="0" w:space="0" w:color="auto"/>
                  </w:divBdr>
                  <w:divsChild>
                    <w:div w:id="946886757">
                      <w:marLeft w:val="0"/>
                      <w:marRight w:val="0"/>
                      <w:marTop w:val="0"/>
                      <w:marBottom w:val="0"/>
                      <w:divBdr>
                        <w:top w:val="none" w:sz="0" w:space="0" w:color="auto"/>
                        <w:left w:val="none" w:sz="0" w:space="0" w:color="auto"/>
                        <w:bottom w:val="none" w:sz="0" w:space="0" w:color="auto"/>
                        <w:right w:val="none" w:sz="0" w:space="0" w:color="auto"/>
                      </w:divBdr>
                      <w:divsChild>
                        <w:div w:id="92165234">
                          <w:marLeft w:val="0"/>
                          <w:marRight w:val="0"/>
                          <w:marTop w:val="0"/>
                          <w:marBottom w:val="0"/>
                          <w:divBdr>
                            <w:top w:val="none" w:sz="0" w:space="0" w:color="auto"/>
                            <w:left w:val="none" w:sz="0" w:space="0" w:color="auto"/>
                            <w:bottom w:val="none" w:sz="0" w:space="0" w:color="auto"/>
                            <w:right w:val="none" w:sz="0" w:space="0" w:color="auto"/>
                          </w:divBdr>
                          <w:divsChild>
                            <w:div w:id="73479098">
                              <w:marLeft w:val="-225"/>
                              <w:marRight w:val="-225"/>
                              <w:marTop w:val="0"/>
                              <w:marBottom w:val="0"/>
                              <w:divBdr>
                                <w:top w:val="none" w:sz="0" w:space="0" w:color="auto"/>
                                <w:left w:val="none" w:sz="0" w:space="0" w:color="auto"/>
                                <w:bottom w:val="none" w:sz="0" w:space="0" w:color="auto"/>
                                <w:right w:val="none" w:sz="0" w:space="0" w:color="auto"/>
                              </w:divBdr>
                              <w:divsChild>
                                <w:div w:id="124666121">
                                  <w:marLeft w:val="0"/>
                                  <w:marRight w:val="0"/>
                                  <w:marTop w:val="0"/>
                                  <w:marBottom w:val="0"/>
                                  <w:divBdr>
                                    <w:top w:val="none" w:sz="0" w:space="0" w:color="auto"/>
                                    <w:left w:val="none" w:sz="0" w:space="0" w:color="auto"/>
                                    <w:bottom w:val="none" w:sz="0" w:space="0" w:color="auto"/>
                                    <w:right w:val="none" w:sz="0" w:space="0" w:color="auto"/>
                                  </w:divBdr>
                                  <w:divsChild>
                                    <w:div w:id="1750074672">
                                      <w:marLeft w:val="0"/>
                                      <w:marRight w:val="0"/>
                                      <w:marTop w:val="0"/>
                                      <w:marBottom w:val="0"/>
                                      <w:divBdr>
                                        <w:top w:val="none" w:sz="0" w:space="0" w:color="auto"/>
                                        <w:left w:val="none" w:sz="0" w:space="0" w:color="auto"/>
                                        <w:bottom w:val="none" w:sz="0" w:space="0" w:color="auto"/>
                                        <w:right w:val="none" w:sz="0" w:space="0" w:color="auto"/>
                                      </w:divBdr>
                                      <w:divsChild>
                                        <w:div w:id="1813137926">
                                          <w:marLeft w:val="0"/>
                                          <w:marRight w:val="0"/>
                                          <w:marTop w:val="0"/>
                                          <w:marBottom w:val="0"/>
                                          <w:divBdr>
                                            <w:top w:val="none" w:sz="0" w:space="0" w:color="auto"/>
                                            <w:left w:val="none" w:sz="0" w:space="0" w:color="auto"/>
                                            <w:bottom w:val="none" w:sz="0" w:space="0" w:color="auto"/>
                                            <w:right w:val="none" w:sz="0" w:space="0" w:color="auto"/>
                                          </w:divBdr>
                                          <w:divsChild>
                                            <w:div w:id="1026953066">
                                              <w:marLeft w:val="0"/>
                                              <w:marRight w:val="0"/>
                                              <w:marTop w:val="0"/>
                                              <w:marBottom w:val="0"/>
                                              <w:divBdr>
                                                <w:top w:val="none" w:sz="0" w:space="0" w:color="auto"/>
                                                <w:left w:val="none" w:sz="0" w:space="0" w:color="auto"/>
                                                <w:bottom w:val="none" w:sz="0" w:space="0" w:color="auto"/>
                                                <w:right w:val="none" w:sz="0" w:space="0" w:color="auto"/>
                                              </w:divBdr>
                                              <w:divsChild>
                                                <w:div w:id="851727244">
                                                  <w:marLeft w:val="0"/>
                                                  <w:marRight w:val="0"/>
                                                  <w:marTop w:val="0"/>
                                                  <w:marBottom w:val="450"/>
                                                  <w:divBdr>
                                                    <w:top w:val="none" w:sz="0" w:space="0" w:color="auto"/>
                                                    <w:left w:val="none" w:sz="0" w:space="0" w:color="auto"/>
                                                    <w:bottom w:val="none" w:sz="0" w:space="0" w:color="auto"/>
                                                    <w:right w:val="none" w:sz="0" w:space="0" w:color="auto"/>
                                                  </w:divBdr>
                                                  <w:divsChild>
                                                    <w:div w:id="152184499">
                                                      <w:marLeft w:val="0"/>
                                                      <w:marRight w:val="0"/>
                                                      <w:marTop w:val="0"/>
                                                      <w:marBottom w:val="0"/>
                                                      <w:divBdr>
                                                        <w:top w:val="none" w:sz="0" w:space="0" w:color="auto"/>
                                                        <w:left w:val="none" w:sz="0" w:space="0" w:color="auto"/>
                                                        <w:bottom w:val="none" w:sz="0" w:space="0" w:color="auto"/>
                                                        <w:right w:val="none" w:sz="0" w:space="0" w:color="auto"/>
                                                      </w:divBdr>
                                                      <w:divsChild>
                                                        <w:div w:id="1913932579">
                                                          <w:marLeft w:val="0"/>
                                                          <w:marRight w:val="0"/>
                                                          <w:marTop w:val="0"/>
                                                          <w:marBottom w:val="0"/>
                                                          <w:divBdr>
                                                            <w:top w:val="none" w:sz="0" w:space="0" w:color="auto"/>
                                                            <w:left w:val="none" w:sz="0" w:space="0" w:color="auto"/>
                                                            <w:bottom w:val="none" w:sz="0" w:space="0" w:color="auto"/>
                                                            <w:right w:val="none" w:sz="0" w:space="0" w:color="auto"/>
                                                          </w:divBdr>
                                                          <w:divsChild>
                                                            <w:div w:id="1874032665">
                                                              <w:marLeft w:val="0"/>
                                                              <w:marRight w:val="0"/>
                                                              <w:marTop w:val="0"/>
                                                              <w:marBottom w:val="0"/>
                                                              <w:divBdr>
                                                                <w:top w:val="none" w:sz="0" w:space="0" w:color="auto"/>
                                                                <w:left w:val="none" w:sz="0" w:space="0" w:color="auto"/>
                                                                <w:bottom w:val="none" w:sz="0" w:space="0" w:color="auto"/>
                                                                <w:right w:val="none" w:sz="0" w:space="0" w:color="auto"/>
                                                              </w:divBdr>
                                                              <w:divsChild>
                                                                <w:div w:id="1279988690">
                                                                  <w:marLeft w:val="0"/>
                                                                  <w:marRight w:val="0"/>
                                                                  <w:marTop w:val="0"/>
                                                                  <w:marBottom w:val="0"/>
                                                                  <w:divBdr>
                                                                    <w:top w:val="none" w:sz="0" w:space="0" w:color="auto"/>
                                                                    <w:left w:val="none" w:sz="0" w:space="0" w:color="auto"/>
                                                                    <w:bottom w:val="none" w:sz="0" w:space="0" w:color="auto"/>
                                                                    <w:right w:val="none" w:sz="0" w:space="0" w:color="auto"/>
                                                                  </w:divBdr>
                                                                  <w:divsChild>
                                                                    <w:div w:id="48044563">
                                                                      <w:marLeft w:val="0"/>
                                                                      <w:marRight w:val="0"/>
                                                                      <w:marTop w:val="0"/>
                                                                      <w:marBottom w:val="0"/>
                                                                      <w:divBdr>
                                                                        <w:top w:val="none" w:sz="0" w:space="0" w:color="auto"/>
                                                                        <w:left w:val="none" w:sz="0" w:space="0" w:color="auto"/>
                                                                        <w:bottom w:val="none" w:sz="0" w:space="0" w:color="auto"/>
                                                                        <w:right w:val="none" w:sz="0" w:space="0" w:color="auto"/>
                                                                      </w:divBdr>
                                                                      <w:divsChild>
                                                                        <w:div w:id="1340348965">
                                                                          <w:marLeft w:val="0"/>
                                                                          <w:marRight w:val="0"/>
                                                                          <w:marTop w:val="0"/>
                                                                          <w:marBottom w:val="0"/>
                                                                          <w:divBdr>
                                                                            <w:top w:val="none" w:sz="0" w:space="0" w:color="auto"/>
                                                                            <w:left w:val="none" w:sz="0" w:space="0" w:color="auto"/>
                                                                            <w:bottom w:val="none" w:sz="0" w:space="0" w:color="auto"/>
                                                                            <w:right w:val="none" w:sz="0" w:space="0" w:color="auto"/>
                                                                          </w:divBdr>
                                                                          <w:divsChild>
                                                                            <w:div w:id="429856558">
                                                                              <w:marLeft w:val="0"/>
                                                                              <w:marRight w:val="0"/>
                                                                              <w:marTop w:val="0"/>
                                                                              <w:marBottom w:val="0"/>
                                                                              <w:divBdr>
                                                                                <w:top w:val="none" w:sz="0" w:space="0" w:color="auto"/>
                                                                                <w:left w:val="none" w:sz="0" w:space="0" w:color="auto"/>
                                                                                <w:bottom w:val="none" w:sz="0" w:space="0" w:color="auto"/>
                                                                                <w:right w:val="none" w:sz="0" w:space="0" w:color="auto"/>
                                                                              </w:divBdr>
                                                                              <w:divsChild>
                                                                                <w:div w:id="1553419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08706023">
      <w:bodyDiv w:val="1"/>
      <w:marLeft w:val="0"/>
      <w:marRight w:val="0"/>
      <w:marTop w:val="0"/>
      <w:marBottom w:val="0"/>
      <w:divBdr>
        <w:top w:val="none" w:sz="0" w:space="0" w:color="auto"/>
        <w:left w:val="none" w:sz="0" w:space="0" w:color="auto"/>
        <w:bottom w:val="none" w:sz="0" w:space="0" w:color="auto"/>
        <w:right w:val="none" w:sz="0" w:space="0" w:color="auto"/>
      </w:divBdr>
    </w:div>
    <w:div w:id="453017504">
      <w:bodyDiv w:val="1"/>
      <w:marLeft w:val="0"/>
      <w:marRight w:val="0"/>
      <w:marTop w:val="0"/>
      <w:marBottom w:val="0"/>
      <w:divBdr>
        <w:top w:val="none" w:sz="0" w:space="0" w:color="auto"/>
        <w:left w:val="none" w:sz="0" w:space="0" w:color="auto"/>
        <w:bottom w:val="none" w:sz="0" w:space="0" w:color="auto"/>
        <w:right w:val="none" w:sz="0" w:space="0" w:color="auto"/>
      </w:divBdr>
      <w:divsChild>
        <w:div w:id="1534609397">
          <w:marLeft w:val="0"/>
          <w:marRight w:val="0"/>
          <w:marTop w:val="0"/>
          <w:marBottom w:val="0"/>
          <w:divBdr>
            <w:top w:val="none" w:sz="0" w:space="0" w:color="auto"/>
            <w:left w:val="none" w:sz="0" w:space="0" w:color="auto"/>
            <w:bottom w:val="none" w:sz="0" w:space="0" w:color="auto"/>
            <w:right w:val="none" w:sz="0" w:space="0" w:color="auto"/>
          </w:divBdr>
          <w:divsChild>
            <w:div w:id="1656058934">
              <w:marLeft w:val="0"/>
              <w:marRight w:val="0"/>
              <w:marTop w:val="0"/>
              <w:marBottom w:val="0"/>
              <w:divBdr>
                <w:top w:val="none" w:sz="0" w:space="0" w:color="auto"/>
                <w:left w:val="none" w:sz="0" w:space="0" w:color="auto"/>
                <w:bottom w:val="none" w:sz="0" w:space="0" w:color="auto"/>
                <w:right w:val="none" w:sz="0" w:space="0" w:color="auto"/>
              </w:divBdr>
              <w:divsChild>
                <w:div w:id="770316946">
                  <w:marLeft w:val="0"/>
                  <w:marRight w:val="0"/>
                  <w:marTop w:val="0"/>
                  <w:marBottom w:val="0"/>
                  <w:divBdr>
                    <w:top w:val="none" w:sz="0" w:space="0" w:color="auto"/>
                    <w:left w:val="none" w:sz="0" w:space="0" w:color="auto"/>
                    <w:bottom w:val="none" w:sz="0" w:space="0" w:color="auto"/>
                    <w:right w:val="none" w:sz="0" w:space="0" w:color="auto"/>
                  </w:divBdr>
                  <w:divsChild>
                    <w:div w:id="884560656">
                      <w:marLeft w:val="0"/>
                      <w:marRight w:val="0"/>
                      <w:marTop w:val="0"/>
                      <w:marBottom w:val="0"/>
                      <w:divBdr>
                        <w:top w:val="none" w:sz="0" w:space="0" w:color="auto"/>
                        <w:left w:val="none" w:sz="0" w:space="0" w:color="auto"/>
                        <w:bottom w:val="none" w:sz="0" w:space="0" w:color="auto"/>
                        <w:right w:val="none" w:sz="0" w:space="0" w:color="auto"/>
                      </w:divBdr>
                      <w:divsChild>
                        <w:div w:id="489298046">
                          <w:marLeft w:val="0"/>
                          <w:marRight w:val="0"/>
                          <w:marTop w:val="0"/>
                          <w:marBottom w:val="0"/>
                          <w:divBdr>
                            <w:top w:val="none" w:sz="0" w:space="0" w:color="auto"/>
                            <w:left w:val="none" w:sz="0" w:space="0" w:color="auto"/>
                            <w:bottom w:val="none" w:sz="0" w:space="0" w:color="auto"/>
                            <w:right w:val="none" w:sz="0" w:space="0" w:color="auto"/>
                          </w:divBdr>
                          <w:divsChild>
                            <w:div w:id="647788650">
                              <w:marLeft w:val="-225"/>
                              <w:marRight w:val="-225"/>
                              <w:marTop w:val="0"/>
                              <w:marBottom w:val="0"/>
                              <w:divBdr>
                                <w:top w:val="none" w:sz="0" w:space="0" w:color="auto"/>
                                <w:left w:val="none" w:sz="0" w:space="0" w:color="auto"/>
                                <w:bottom w:val="none" w:sz="0" w:space="0" w:color="auto"/>
                                <w:right w:val="none" w:sz="0" w:space="0" w:color="auto"/>
                              </w:divBdr>
                              <w:divsChild>
                                <w:div w:id="1959798631">
                                  <w:marLeft w:val="0"/>
                                  <w:marRight w:val="0"/>
                                  <w:marTop w:val="0"/>
                                  <w:marBottom w:val="0"/>
                                  <w:divBdr>
                                    <w:top w:val="none" w:sz="0" w:space="0" w:color="auto"/>
                                    <w:left w:val="none" w:sz="0" w:space="0" w:color="auto"/>
                                    <w:bottom w:val="none" w:sz="0" w:space="0" w:color="auto"/>
                                    <w:right w:val="none" w:sz="0" w:space="0" w:color="auto"/>
                                  </w:divBdr>
                                  <w:divsChild>
                                    <w:div w:id="1357463823">
                                      <w:marLeft w:val="0"/>
                                      <w:marRight w:val="0"/>
                                      <w:marTop w:val="0"/>
                                      <w:marBottom w:val="0"/>
                                      <w:divBdr>
                                        <w:top w:val="none" w:sz="0" w:space="0" w:color="auto"/>
                                        <w:left w:val="none" w:sz="0" w:space="0" w:color="auto"/>
                                        <w:bottom w:val="none" w:sz="0" w:space="0" w:color="auto"/>
                                        <w:right w:val="none" w:sz="0" w:space="0" w:color="auto"/>
                                      </w:divBdr>
                                      <w:divsChild>
                                        <w:div w:id="5594888">
                                          <w:marLeft w:val="0"/>
                                          <w:marRight w:val="0"/>
                                          <w:marTop w:val="0"/>
                                          <w:marBottom w:val="0"/>
                                          <w:divBdr>
                                            <w:top w:val="none" w:sz="0" w:space="0" w:color="auto"/>
                                            <w:left w:val="none" w:sz="0" w:space="0" w:color="auto"/>
                                            <w:bottom w:val="none" w:sz="0" w:space="0" w:color="auto"/>
                                            <w:right w:val="none" w:sz="0" w:space="0" w:color="auto"/>
                                          </w:divBdr>
                                          <w:divsChild>
                                            <w:div w:id="995760430">
                                              <w:marLeft w:val="0"/>
                                              <w:marRight w:val="0"/>
                                              <w:marTop w:val="0"/>
                                              <w:marBottom w:val="0"/>
                                              <w:divBdr>
                                                <w:top w:val="none" w:sz="0" w:space="0" w:color="auto"/>
                                                <w:left w:val="none" w:sz="0" w:space="0" w:color="auto"/>
                                                <w:bottom w:val="none" w:sz="0" w:space="0" w:color="auto"/>
                                                <w:right w:val="none" w:sz="0" w:space="0" w:color="auto"/>
                                              </w:divBdr>
                                              <w:divsChild>
                                                <w:div w:id="1984651979">
                                                  <w:marLeft w:val="0"/>
                                                  <w:marRight w:val="0"/>
                                                  <w:marTop w:val="0"/>
                                                  <w:marBottom w:val="450"/>
                                                  <w:divBdr>
                                                    <w:top w:val="none" w:sz="0" w:space="0" w:color="auto"/>
                                                    <w:left w:val="none" w:sz="0" w:space="0" w:color="auto"/>
                                                    <w:bottom w:val="none" w:sz="0" w:space="0" w:color="auto"/>
                                                    <w:right w:val="none" w:sz="0" w:space="0" w:color="auto"/>
                                                  </w:divBdr>
                                                  <w:divsChild>
                                                    <w:div w:id="1275215753">
                                                      <w:marLeft w:val="0"/>
                                                      <w:marRight w:val="0"/>
                                                      <w:marTop w:val="0"/>
                                                      <w:marBottom w:val="0"/>
                                                      <w:divBdr>
                                                        <w:top w:val="none" w:sz="0" w:space="0" w:color="auto"/>
                                                        <w:left w:val="none" w:sz="0" w:space="0" w:color="auto"/>
                                                        <w:bottom w:val="none" w:sz="0" w:space="0" w:color="auto"/>
                                                        <w:right w:val="none" w:sz="0" w:space="0" w:color="auto"/>
                                                      </w:divBdr>
                                                      <w:divsChild>
                                                        <w:div w:id="1877346310">
                                                          <w:marLeft w:val="0"/>
                                                          <w:marRight w:val="0"/>
                                                          <w:marTop w:val="0"/>
                                                          <w:marBottom w:val="0"/>
                                                          <w:divBdr>
                                                            <w:top w:val="none" w:sz="0" w:space="0" w:color="auto"/>
                                                            <w:left w:val="none" w:sz="0" w:space="0" w:color="auto"/>
                                                            <w:bottom w:val="none" w:sz="0" w:space="0" w:color="auto"/>
                                                            <w:right w:val="none" w:sz="0" w:space="0" w:color="auto"/>
                                                          </w:divBdr>
                                                          <w:divsChild>
                                                            <w:div w:id="2119829948">
                                                              <w:marLeft w:val="0"/>
                                                              <w:marRight w:val="0"/>
                                                              <w:marTop w:val="0"/>
                                                              <w:marBottom w:val="0"/>
                                                              <w:divBdr>
                                                                <w:top w:val="none" w:sz="0" w:space="0" w:color="auto"/>
                                                                <w:left w:val="none" w:sz="0" w:space="0" w:color="auto"/>
                                                                <w:bottom w:val="none" w:sz="0" w:space="0" w:color="auto"/>
                                                                <w:right w:val="none" w:sz="0" w:space="0" w:color="auto"/>
                                                              </w:divBdr>
                                                              <w:divsChild>
                                                                <w:div w:id="88551654">
                                                                  <w:marLeft w:val="0"/>
                                                                  <w:marRight w:val="0"/>
                                                                  <w:marTop w:val="0"/>
                                                                  <w:marBottom w:val="0"/>
                                                                  <w:divBdr>
                                                                    <w:top w:val="none" w:sz="0" w:space="0" w:color="auto"/>
                                                                    <w:left w:val="none" w:sz="0" w:space="0" w:color="auto"/>
                                                                    <w:bottom w:val="none" w:sz="0" w:space="0" w:color="auto"/>
                                                                    <w:right w:val="none" w:sz="0" w:space="0" w:color="auto"/>
                                                                  </w:divBdr>
                                                                  <w:divsChild>
                                                                    <w:div w:id="951321066">
                                                                      <w:marLeft w:val="0"/>
                                                                      <w:marRight w:val="0"/>
                                                                      <w:marTop w:val="0"/>
                                                                      <w:marBottom w:val="0"/>
                                                                      <w:divBdr>
                                                                        <w:top w:val="none" w:sz="0" w:space="0" w:color="auto"/>
                                                                        <w:left w:val="none" w:sz="0" w:space="0" w:color="auto"/>
                                                                        <w:bottom w:val="none" w:sz="0" w:space="0" w:color="auto"/>
                                                                        <w:right w:val="none" w:sz="0" w:space="0" w:color="auto"/>
                                                                      </w:divBdr>
                                                                      <w:divsChild>
                                                                        <w:div w:id="253167308">
                                                                          <w:marLeft w:val="0"/>
                                                                          <w:marRight w:val="0"/>
                                                                          <w:marTop w:val="0"/>
                                                                          <w:marBottom w:val="0"/>
                                                                          <w:divBdr>
                                                                            <w:top w:val="none" w:sz="0" w:space="0" w:color="auto"/>
                                                                            <w:left w:val="none" w:sz="0" w:space="0" w:color="auto"/>
                                                                            <w:bottom w:val="none" w:sz="0" w:space="0" w:color="auto"/>
                                                                            <w:right w:val="none" w:sz="0" w:space="0" w:color="auto"/>
                                                                          </w:divBdr>
                                                                          <w:divsChild>
                                                                            <w:div w:id="2059282468">
                                                                              <w:marLeft w:val="0"/>
                                                                              <w:marRight w:val="0"/>
                                                                              <w:marTop w:val="0"/>
                                                                              <w:marBottom w:val="0"/>
                                                                              <w:divBdr>
                                                                                <w:top w:val="none" w:sz="0" w:space="0" w:color="auto"/>
                                                                                <w:left w:val="none" w:sz="0" w:space="0" w:color="auto"/>
                                                                                <w:bottom w:val="none" w:sz="0" w:space="0" w:color="auto"/>
                                                                                <w:right w:val="none" w:sz="0" w:space="0" w:color="auto"/>
                                                                              </w:divBdr>
                                                                              <w:divsChild>
                                                                                <w:div w:id="1964728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18268100">
      <w:bodyDiv w:val="1"/>
      <w:marLeft w:val="0"/>
      <w:marRight w:val="0"/>
      <w:marTop w:val="0"/>
      <w:marBottom w:val="0"/>
      <w:divBdr>
        <w:top w:val="none" w:sz="0" w:space="0" w:color="auto"/>
        <w:left w:val="none" w:sz="0" w:space="0" w:color="auto"/>
        <w:bottom w:val="none" w:sz="0" w:space="0" w:color="auto"/>
        <w:right w:val="none" w:sz="0" w:space="0" w:color="auto"/>
      </w:divBdr>
    </w:div>
    <w:div w:id="821654696">
      <w:bodyDiv w:val="1"/>
      <w:marLeft w:val="0"/>
      <w:marRight w:val="0"/>
      <w:marTop w:val="0"/>
      <w:marBottom w:val="0"/>
      <w:divBdr>
        <w:top w:val="none" w:sz="0" w:space="0" w:color="auto"/>
        <w:left w:val="none" w:sz="0" w:space="0" w:color="auto"/>
        <w:bottom w:val="none" w:sz="0" w:space="0" w:color="auto"/>
        <w:right w:val="none" w:sz="0" w:space="0" w:color="auto"/>
      </w:divBdr>
    </w:div>
    <w:div w:id="19273788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jpeg"/><Relationship Id="rId3" Type="http://schemas.openxmlformats.org/officeDocument/2006/relationships/styles" Target="styles.xml"/><Relationship Id="rId7" Type="http://schemas.openxmlformats.org/officeDocument/2006/relationships/image" Target="media/image1.jpeg"/><Relationship Id="rId12" Type="http://schemas.openxmlformats.org/officeDocument/2006/relationships/image" Target="media/image6.jp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jpe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4.emf"/><Relationship Id="rId4" Type="http://schemas.microsoft.com/office/2007/relationships/stylesWithEffects" Target="stylesWithEffects.xml"/><Relationship Id="rId9" Type="http://schemas.openxmlformats.org/officeDocument/2006/relationships/image" Target="media/image3.jpeg"/><Relationship Id="rId14" Type="http://schemas.openxmlformats.org/officeDocument/2006/relationships/image" Target="media/image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ED26A1-C6A8-445F-A5CC-2AE0B7C211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7</TotalTime>
  <Pages>14</Pages>
  <Words>5256</Words>
  <Characters>29961</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
    </vt:vector>
  </TitlesOfParts>
  <Company>Nottingham Trent University</Company>
  <LinksUpToDate>false</LinksUpToDate>
  <CharactersWithSpaces>351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LAIMAN SALIM MAAJI 2017 (N0726366)</dc:creator>
  <cp:lastModifiedBy>HP</cp:lastModifiedBy>
  <cp:revision>10</cp:revision>
  <dcterms:created xsi:type="dcterms:W3CDTF">2018-05-30T18:45:00Z</dcterms:created>
  <dcterms:modified xsi:type="dcterms:W3CDTF">2018-05-31T0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1</vt:lpwstr>
  </property>
  <property fmtid="{D5CDD505-2E9C-101B-9397-08002B2CF9AE}" pid="24" name="Mendeley Unique User Id_1">
    <vt:lpwstr>3908dc18-6bbe-3ca9-9154-cbd053ed07d3</vt:lpwstr>
  </property>
</Properties>
</file>